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E9ECD9" w14:textId="62B9986E" w:rsidR="006E56C7" w:rsidRPr="000976F3" w:rsidRDefault="006C5337" w:rsidP="00DA150C">
      <w:pPr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Supplemental </w:t>
      </w:r>
      <w:r w:rsidR="00155505" w:rsidRPr="000976F3">
        <w:rPr>
          <w:b/>
          <w:sz w:val="28"/>
          <w:szCs w:val="28"/>
        </w:rPr>
        <w:t>Table</w:t>
      </w:r>
      <w:r>
        <w:rPr>
          <w:b/>
          <w:sz w:val="28"/>
          <w:szCs w:val="28"/>
        </w:rPr>
        <w:t xml:space="preserve"> </w:t>
      </w:r>
      <w:r w:rsidR="000976F3" w:rsidRPr="000976F3">
        <w:rPr>
          <w:b/>
          <w:sz w:val="28"/>
          <w:szCs w:val="28"/>
        </w:rPr>
        <w:t>1</w:t>
      </w:r>
      <w:r w:rsidR="00155505" w:rsidRPr="000976F3">
        <w:rPr>
          <w:b/>
          <w:sz w:val="28"/>
          <w:szCs w:val="28"/>
        </w:rPr>
        <w:t xml:space="preserve">. </w:t>
      </w:r>
      <w:r w:rsidR="00155505" w:rsidRPr="000976F3">
        <w:rPr>
          <w:b/>
          <w:i/>
          <w:sz w:val="28"/>
          <w:szCs w:val="28"/>
        </w:rPr>
        <w:t>S. pombe</w:t>
      </w:r>
      <w:r w:rsidR="00155505" w:rsidRPr="000976F3">
        <w:rPr>
          <w:b/>
          <w:sz w:val="28"/>
          <w:szCs w:val="28"/>
        </w:rPr>
        <w:t xml:space="preserve"> strains used in this study</w:t>
      </w:r>
    </w:p>
    <w:p w14:paraId="6C8F5F86" w14:textId="4A7BBDF2" w:rsidR="00DA150C" w:rsidRDefault="00DA150C" w:rsidP="00DA150C">
      <w:pPr>
        <w:rPr>
          <w:b/>
        </w:rPr>
      </w:pPr>
    </w:p>
    <w:tbl>
      <w:tblPr>
        <w:tblStyle w:val="TableGrid"/>
        <w:tblW w:w="10165" w:type="dxa"/>
        <w:tblLook w:val="04A0" w:firstRow="1" w:lastRow="0" w:firstColumn="1" w:lastColumn="0" w:noHBand="0" w:noVBand="1"/>
      </w:tblPr>
      <w:tblGrid>
        <w:gridCol w:w="1525"/>
        <w:gridCol w:w="6660"/>
        <w:gridCol w:w="1980"/>
      </w:tblGrid>
      <w:tr w:rsidR="005313E9" w14:paraId="7C99A2FF" w14:textId="77777777" w:rsidTr="00137611">
        <w:tc>
          <w:tcPr>
            <w:tcW w:w="1525" w:type="dxa"/>
          </w:tcPr>
          <w:p w14:paraId="3C1DB8EE" w14:textId="77777777" w:rsidR="005313E9" w:rsidRDefault="005313E9" w:rsidP="002C1CBE">
            <w:pPr>
              <w:jc w:val="center"/>
            </w:pPr>
            <w:r>
              <w:t>Strain number</w:t>
            </w:r>
          </w:p>
        </w:tc>
        <w:tc>
          <w:tcPr>
            <w:tcW w:w="6660" w:type="dxa"/>
          </w:tcPr>
          <w:p w14:paraId="5B4C57BA" w14:textId="77777777" w:rsidR="005313E9" w:rsidRDefault="005313E9" w:rsidP="002C1CBE">
            <w:pPr>
              <w:jc w:val="center"/>
            </w:pPr>
            <w:r>
              <w:t>Genotype</w:t>
            </w:r>
          </w:p>
        </w:tc>
        <w:tc>
          <w:tcPr>
            <w:tcW w:w="1980" w:type="dxa"/>
          </w:tcPr>
          <w:p w14:paraId="1ACE6F89" w14:textId="77777777" w:rsidR="005313E9" w:rsidRDefault="005313E9" w:rsidP="002C1CBE">
            <w:pPr>
              <w:jc w:val="center"/>
            </w:pPr>
            <w:r>
              <w:t>Source</w:t>
            </w:r>
          </w:p>
        </w:tc>
      </w:tr>
      <w:tr w:rsidR="005313E9" w14:paraId="0B9C3C3D" w14:textId="77777777" w:rsidTr="00137611">
        <w:trPr>
          <w:trHeight w:val="350"/>
        </w:trPr>
        <w:tc>
          <w:tcPr>
            <w:tcW w:w="1525" w:type="dxa"/>
            <w:shd w:val="clear" w:color="auto" w:fill="D9D9D9" w:themeFill="background1" w:themeFillShade="D9"/>
          </w:tcPr>
          <w:p w14:paraId="2D0F14BD" w14:textId="77777777" w:rsidR="005313E9" w:rsidRPr="009412E7" w:rsidRDefault="005313E9" w:rsidP="002C1CBE">
            <w:pPr>
              <w:rPr>
                <w:b/>
              </w:rPr>
            </w:pPr>
            <w:r w:rsidRPr="009412E7">
              <w:rPr>
                <w:b/>
              </w:rPr>
              <w:t>Figure 1</w:t>
            </w:r>
          </w:p>
        </w:tc>
        <w:tc>
          <w:tcPr>
            <w:tcW w:w="6660" w:type="dxa"/>
            <w:shd w:val="clear" w:color="auto" w:fill="D9D9D9" w:themeFill="background1" w:themeFillShade="D9"/>
          </w:tcPr>
          <w:p w14:paraId="369B5321" w14:textId="77777777" w:rsidR="005313E9" w:rsidRDefault="005313E9" w:rsidP="002C1CBE"/>
        </w:tc>
        <w:tc>
          <w:tcPr>
            <w:tcW w:w="1980" w:type="dxa"/>
            <w:shd w:val="clear" w:color="auto" w:fill="D9D9D9" w:themeFill="background1" w:themeFillShade="D9"/>
          </w:tcPr>
          <w:p w14:paraId="7FD0E2DD" w14:textId="77777777" w:rsidR="005313E9" w:rsidRDefault="005313E9" w:rsidP="002C1CBE"/>
        </w:tc>
      </w:tr>
      <w:tr w:rsidR="005313E9" w14:paraId="4A6F1867" w14:textId="77777777" w:rsidTr="00137611">
        <w:trPr>
          <w:trHeight w:val="314"/>
        </w:trPr>
        <w:tc>
          <w:tcPr>
            <w:tcW w:w="1525" w:type="dxa"/>
            <w:shd w:val="clear" w:color="auto" w:fill="auto"/>
          </w:tcPr>
          <w:p w14:paraId="03BF9EB2" w14:textId="77777777" w:rsidR="005313E9" w:rsidRPr="00504FC3" w:rsidRDefault="005313E9" w:rsidP="002C1CBE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246</w:t>
            </w:r>
          </w:p>
        </w:tc>
        <w:tc>
          <w:tcPr>
            <w:tcW w:w="6660" w:type="dxa"/>
            <w:shd w:val="clear" w:color="auto" w:fill="auto"/>
          </w:tcPr>
          <w:p w14:paraId="6937BE6C" w14:textId="77777777" w:rsidR="005313E9" w:rsidRPr="00504FC3" w:rsidRDefault="005313E9" w:rsidP="002C1CBE">
            <w:pPr>
              <w:rPr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ade6-M210 ura4-D18 leu1-32 h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  <w:shd w:val="clear" w:color="auto" w:fill="auto"/>
          </w:tcPr>
          <w:p w14:paraId="1A911213" w14:textId="77777777" w:rsidR="005313E9" w:rsidRPr="00504FC3" w:rsidRDefault="005313E9" w:rsidP="002C1CBE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Lab stock</w:t>
            </w:r>
          </w:p>
        </w:tc>
      </w:tr>
      <w:tr w:rsidR="005313E9" w14:paraId="5E9D51DA" w14:textId="77777777" w:rsidTr="00137611">
        <w:trPr>
          <w:trHeight w:val="341"/>
        </w:trPr>
        <w:tc>
          <w:tcPr>
            <w:tcW w:w="1525" w:type="dxa"/>
            <w:shd w:val="clear" w:color="auto" w:fill="auto"/>
          </w:tcPr>
          <w:p w14:paraId="2307F56C" w14:textId="77777777" w:rsidR="005313E9" w:rsidRPr="00504FC3" w:rsidRDefault="005313E9" w:rsidP="002C1CBE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11562</w:t>
            </w:r>
          </w:p>
        </w:tc>
        <w:tc>
          <w:tcPr>
            <w:tcW w:w="6660" w:type="dxa"/>
            <w:shd w:val="clear" w:color="auto" w:fill="auto"/>
          </w:tcPr>
          <w:p w14:paraId="035EE716" w14:textId="77777777" w:rsidR="005313E9" w:rsidRPr="00504FC3" w:rsidRDefault="005313E9" w:rsidP="002C1CBE">
            <w:pPr>
              <w:rPr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rFonts w:eastAsia="Arial"/>
                <w:i/>
                <w:iCs/>
                <w:sz w:val="20"/>
                <w:szCs w:val="20"/>
                <w:lang w:val="pt-BR"/>
              </w:rPr>
              <w:t xml:space="preserve">cdc15-22A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0 ura4-D18 leu1-32 h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  <w:shd w:val="clear" w:color="auto" w:fill="auto"/>
          </w:tcPr>
          <w:p w14:paraId="6AD3E8F8" w14:textId="77777777" w:rsidR="005313E9" w:rsidRPr="00504FC3" w:rsidRDefault="005313E9" w:rsidP="002C1CBE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Lab stock</w:t>
            </w:r>
          </w:p>
        </w:tc>
      </w:tr>
      <w:tr w:rsidR="005313E9" w14:paraId="17E78C61" w14:textId="77777777" w:rsidTr="00137611">
        <w:trPr>
          <w:trHeight w:val="350"/>
        </w:trPr>
        <w:tc>
          <w:tcPr>
            <w:tcW w:w="1525" w:type="dxa"/>
            <w:shd w:val="clear" w:color="auto" w:fill="auto"/>
          </w:tcPr>
          <w:p w14:paraId="5459F76E" w14:textId="77777777" w:rsidR="005313E9" w:rsidRPr="00504FC3" w:rsidRDefault="005313E9" w:rsidP="002C1CBE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2001-2</w:t>
            </w:r>
          </w:p>
        </w:tc>
        <w:tc>
          <w:tcPr>
            <w:tcW w:w="6660" w:type="dxa"/>
            <w:shd w:val="clear" w:color="auto" w:fill="auto"/>
          </w:tcPr>
          <w:p w14:paraId="1A760BA2" w14:textId="77777777" w:rsidR="005313E9" w:rsidRPr="00504FC3" w:rsidRDefault="005313E9" w:rsidP="002C1CBE">
            <w:pPr>
              <w:rPr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pom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tdTomato: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ade6-M210 ura4-D18 leu1-32 h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  <w:shd w:val="clear" w:color="auto" w:fill="auto"/>
          </w:tcPr>
          <w:p w14:paraId="3DA90312" w14:textId="77777777" w:rsidR="005313E9" w:rsidRPr="00504FC3" w:rsidRDefault="005313E9" w:rsidP="002C1CB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YXJ0aW48L0F1dGhvcj48WWVhcj4yMDA5PC9ZZWFyPjxS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YXJ0aW48L0F1dGhvcj48WWVhcj4yMDA5PC9ZZWFyPjxS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Martin and Berthelot-Grosjean, 2009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313E9" w:rsidRPr="00D75271" w14:paraId="18EA719C" w14:textId="77777777" w:rsidTr="00137611">
        <w:trPr>
          <w:trHeight w:val="350"/>
        </w:trPr>
        <w:tc>
          <w:tcPr>
            <w:tcW w:w="1525" w:type="dxa"/>
            <w:shd w:val="clear" w:color="auto" w:fill="auto"/>
          </w:tcPr>
          <w:p w14:paraId="2901199D" w14:textId="77777777" w:rsidR="005313E9" w:rsidRPr="00504FC3" w:rsidRDefault="005313E9" w:rsidP="002C1CBE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1516-2</w:t>
            </w:r>
          </w:p>
        </w:tc>
        <w:tc>
          <w:tcPr>
            <w:tcW w:w="6660" w:type="dxa"/>
            <w:shd w:val="clear" w:color="auto" w:fill="auto"/>
          </w:tcPr>
          <w:p w14:paraId="2A40749A" w14:textId="77777777" w:rsidR="005313E9" w:rsidRPr="00504FC3" w:rsidRDefault="005313E9" w:rsidP="002C1CBE">
            <w:pPr>
              <w:rPr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kin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294 leu1-32 ade6-704 h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</w:p>
        </w:tc>
        <w:tc>
          <w:tcPr>
            <w:tcW w:w="1980" w:type="dxa"/>
            <w:shd w:val="clear" w:color="auto" w:fill="auto"/>
          </w:tcPr>
          <w:p w14:paraId="05C60640" w14:textId="77777777" w:rsidR="005313E9" w:rsidRPr="00D75271" w:rsidRDefault="005313E9" w:rsidP="002C1CBE">
            <w:pPr>
              <w:rPr>
                <w:sz w:val="20"/>
                <w:szCs w:val="20"/>
                <w:lang w:val="pt-BR"/>
              </w:rPr>
            </w:pPr>
            <w:proofErr w:type="spellStart"/>
            <w:r>
              <w:rPr>
                <w:sz w:val="20"/>
                <w:szCs w:val="20"/>
                <w:lang w:val="pt-BR"/>
              </w:rPr>
              <w:t>This</w:t>
            </w:r>
            <w:proofErr w:type="spellEnd"/>
            <w:r>
              <w:rPr>
                <w:sz w:val="20"/>
                <w:szCs w:val="20"/>
                <w:lang w:val="pt-BR"/>
              </w:rPr>
              <w:t xml:space="preserve"> </w:t>
            </w:r>
            <w:proofErr w:type="spellStart"/>
            <w:r>
              <w:rPr>
                <w:sz w:val="20"/>
                <w:szCs w:val="20"/>
                <w:lang w:val="pt-BR"/>
              </w:rPr>
              <w:t>study</w:t>
            </w:r>
            <w:proofErr w:type="spellEnd"/>
          </w:p>
        </w:tc>
      </w:tr>
      <w:tr w:rsidR="005313E9" w14:paraId="3CE9883D" w14:textId="77777777" w:rsidTr="00137611">
        <w:trPr>
          <w:trHeight w:val="350"/>
        </w:trPr>
        <w:tc>
          <w:tcPr>
            <w:tcW w:w="1525" w:type="dxa"/>
            <w:shd w:val="clear" w:color="auto" w:fill="auto"/>
          </w:tcPr>
          <w:p w14:paraId="75153586" w14:textId="77777777" w:rsidR="005313E9" w:rsidRPr="00504FC3" w:rsidRDefault="005313E9" w:rsidP="002C1CBE">
            <w:pPr>
              <w:rPr>
                <w:sz w:val="20"/>
                <w:szCs w:val="20"/>
                <w:highlight w:val="cyan"/>
              </w:rPr>
            </w:pPr>
            <w:r w:rsidRPr="00504FC3">
              <w:rPr>
                <w:sz w:val="20"/>
                <w:szCs w:val="20"/>
              </w:rPr>
              <w:t>KGY2002-2</w:t>
            </w:r>
          </w:p>
        </w:tc>
        <w:tc>
          <w:tcPr>
            <w:tcW w:w="6660" w:type="dxa"/>
            <w:shd w:val="clear" w:color="auto" w:fill="auto"/>
          </w:tcPr>
          <w:p w14:paraId="49B35D4D" w14:textId="77777777" w:rsidR="005313E9" w:rsidRPr="00504FC3" w:rsidRDefault="005313E9" w:rsidP="002C1CBE">
            <w:pPr>
              <w:rPr>
                <w:i/>
                <w:iCs/>
                <w:sz w:val="20"/>
                <w:szCs w:val="20"/>
                <w:highlight w:val="cyan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kin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pom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tdTom:natR leu1-32 ade6-X ura4-X h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</w:p>
        </w:tc>
        <w:tc>
          <w:tcPr>
            <w:tcW w:w="1980" w:type="dxa"/>
            <w:shd w:val="clear" w:color="auto" w:fill="auto"/>
          </w:tcPr>
          <w:p w14:paraId="010F2420" w14:textId="77777777" w:rsidR="005313E9" w:rsidRPr="00504FC3" w:rsidRDefault="005313E9" w:rsidP="002C1CBE">
            <w:pPr>
              <w:rPr>
                <w:sz w:val="20"/>
                <w:szCs w:val="20"/>
                <w:highlight w:val="cyan"/>
              </w:rPr>
            </w:pPr>
            <w:r w:rsidRPr="00504FC3">
              <w:rPr>
                <w:sz w:val="20"/>
                <w:szCs w:val="20"/>
              </w:rPr>
              <w:t>This study</w:t>
            </w:r>
          </w:p>
        </w:tc>
      </w:tr>
      <w:tr w:rsidR="005313E9" w14:paraId="5C7029B1" w14:textId="77777777" w:rsidTr="00137611">
        <w:trPr>
          <w:trHeight w:val="314"/>
        </w:trPr>
        <w:tc>
          <w:tcPr>
            <w:tcW w:w="1525" w:type="dxa"/>
            <w:shd w:val="clear" w:color="auto" w:fill="auto"/>
          </w:tcPr>
          <w:p w14:paraId="661C50DE" w14:textId="77777777" w:rsidR="005313E9" w:rsidRPr="00504FC3" w:rsidRDefault="005313E9" w:rsidP="002C1CBE">
            <w:pPr>
              <w:rPr>
                <w:sz w:val="20"/>
                <w:szCs w:val="20"/>
                <w:highlight w:val="cyan"/>
              </w:rPr>
            </w:pPr>
            <w:r w:rsidRPr="00504FC3">
              <w:rPr>
                <w:sz w:val="20"/>
                <w:szCs w:val="20"/>
              </w:rPr>
              <w:t>KGY15733-2</w:t>
            </w:r>
          </w:p>
        </w:tc>
        <w:tc>
          <w:tcPr>
            <w:tcW w:w="6660" w:type="dxa"/>
            <w:shd w:val="clear" w:color="auto" w:fill="auto"/>
          </w:tcPr>
          <w:p w14:paraId="67574F9B" w14:textId="77777777" w:rsidR="005313E9" w:rsidRPr="00504FC3" w:rsidRDefault="005313E9" w:rsidP="002C1CBE">
            <w:pPr>
              <w:rPr>
                <w:i/>
                <w:iCs/>
                <w:sz w:val="20"/>
                <w:szCs w:val="20"/>
                <w:highlight w:val="cyan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kin1::ura4</w:t>
            </w:r>
            <w:r w:rsidRPr="005530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ade6-M210 ura4-D18 leu1-32 h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</w:p>
        </w:tc>
        <w:tc>
          <w:tcPr>
            <w:tcW w:w="1980" w:type="dxa"/>
            <w:shd w:val="clear" w:color="auto" w:fill="auto"/>
          </w:tcPr>
          <w:p w14:paraId="1B95C9EC" w14:textId="77777777" w:rsidR="005313E9" w:rsidRPr="00504FC3" w:rsidRDefault="005313E9" w:rsidP="002C1CBE">
            <w:pPr>
              <w:rPr>
                <w:sz w:val="20"/>
                <w:szCs w:val="20"/>
                <w:highlight w:val="cyan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imbo&lt;/Author&gt;&lt;Year&gt;2005&lt;/Year&gt;&lt;RecNum&gt;376&lt;/RecNum&gt;&lt;DisplayText&gt;(Bimbo et al., 2005)&lt;/DisplayText&gt;&lt;record&gt;&lt;rec-number&gt;376&lt;/rec-number&gt;&lt;foreign-keys&gt;&lt;key app="EN" db-id="xstraxfzl55rdzez59u5dfz8tv5x9a529xw2" timestamp="1596069587"&gt;376&lt;/key&gt;&lt;/foreign-keys&gt;&lt;ref-type name="Journal Article"&gt;17&lt;/ref-type&gt;&lt;contributors&gt;&lt;authors&gt;&lt;author&gt;Bimbo, A.&lt;/author&gt;&lt;author&gt;Jia, Y.&lt;/author&gt;&lt;author&gt;Poh, S. L.&lt;/author&gt;&lt;author&gt;Karuturi, R. K.&lt;/author&gt;&lt;author&gt;den Elzen, N.&lt;/author&gt;&lt;author&gt;Peng, X.&lt;/author&gt;&lt;author&gt;Zheng, L.&lt;/author&gt;&lt;author&gt;O&amp;apos;Connell, M.&lt;/author&gt;&lt;author&gt;Liu, E. T.&lt;/author&gt;&lt;author&gt;Balasubramanian, M. K.&lt;/author&gt;&lt;author&gt;Liu, J.&lt;/author&gt;&lt;/authors&gt;&lt;/contributors&gt;&lt;auth-address&gt;Temasek Life Sciences Laboratory, 1 Research Link, NUS, Singapore 117604.&lt;/auth-address&gt;&lt;titles&gt;&lt;title&gt;Systematic deletion analysis of fission yeast protein kinases&lt;/title&gt;&lt;secondary-title&gt;Eukaryot Cell&lt;/secondary-title&gt;&lt;/titles&gt;&lt;periodical&gt;&lt;full-title&gt;Eukaryot Cell&lt;/full-title&gt;&lt;/periodical&gt;&lt;pages&gt;799-813&lt;/pages&gt;&lt;volume&gt;4&lt;/volume&gt;&lt;number&gt;4&lt;/number&gt;&lt;edition&gt;2005/04/12&lt;/edition&gt;&lt;keywords&gt;&lt;keyword&gt;Biological Evolution&lt;/keyword&gt;&lt;keyword&gt;Cell Cycle&lt;/keyword&gt;&lt;keyword&gt;Cell Survival&lt;/keyword&gt;&lt;keyword&gt;DNA Damage/radiation effects&lt;/keyword&gt;&lt;keyword&gt;Microarray Analysis&lt;/keyword&gt;&lt;keyword&gt;Mutation/*genetics&lt;/keyword&gt;&lt;keyword&gt;Phylogeny&lt;/keyword&gt;&lt;keyword&gt;Protein Kinases/genetics/*metabolism&lt;/keyword&gt;&lt;keyword&gt;Schizosaccharomyces/*physiology&lt;/keyword&gt;&lt;keyword&gt;Schizosaccharomyces pombe Proteins/*physiology&lt;/keyword&gt;&lt;keyword&gt;*Sequence Deletion&lt;/keyword&gt;&lt;keyword&gt;*Signal Transduction&lt;/keyword&gt;&lt;/keywords&gt;&lt;dates&gt;&lt;year&gt;2005&lt;/year&gt;&lt;pub-dates&gt;&lt;date&gt;Apr&lt;/date&gt;&lt;/pub-dates&gt;&lt;/dates&gt;&lt;isbn&gt;1535-9778 (Print)&amp;#xD;1535-9786 (Linking)&lt;/isbn&gt;&lt;accession-num&gt;15821139&lt;/accession-num&gt;&lt;urls&gt;&lt;related-urls&gt;&lt;url&gt;https://www.ncbi.nlm.nih.gov/pubmed/15821139&lt;/url&gt;&lt;/related-urls&gt;&lt;/urls&gt;&lt;custom2&gt;PMC1087820&lt;/custom2&gt;&lt;electronic-resource-num&gt;10.1128/EC.4.4.799-813.2005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Bimbo et al., 2005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313E9" w14:paraId="5DE0E6B9" w14:textId="77777777" w:rsidTr="00137611">
        <w:trPr>
          <w:trHeight w:val="296"/>
        </w:trPr>
        <w:tc>
          <w:tcPr>
            <w:tcW w:w="1525" w:type="dxa"/>
            <w:shd w:val="clear" w:color="auto" w:fill="auto"/>
          </w:tcPr>
          <w:p w14:paraId="55FC45AA" w14:textId="77777777" w:rsidR="005313E9" w:rsidRPr="00504FC3" w:rsidRDefault="005313E9" w:rsidP="002C1CBE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11570-2</w:t>
            </w:r>
          </w:p>
        </w:tc>
        <w:tc>
          <w:tcPr>
            <w:tcW w:w="6660" w:type="dxa"/>
            <w:shd w:val="clear" w:color="auto" w:fill="auto"/>
          </w:tcPr>
          <w:p w14:paraId="4A0966D8" w14:textId="5612EC80" w:rsidR="005313E9" w:rsidRPr="00504FC3" w:rsidRDefault="005313E9" w:rsidP="002C1CBE">
            <w:pPr>
              <w:rPr>
                <w:i/>
                <w:iCs/>
                <w:sz w:val="20"/>
                <w:szCs w:val="20"/>
                <w:highlight w:val="cyan"/>
              </w:rPr>
            </w:pPr>
            <w:r w:rsidRPr="00504FC3">
              <w:rPr>
                <w:i/>
                <w:iCs/>
                <w:sz w:val="20"/>
                <w:szCs w:val="20"/>
              </w:rPr>
              <w:t>cdc15-22A kin1::ura4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+</w:t>
            </w:r>
            <w:r w:rsidRPr="00504FC3">
              <w:rPr>
                <w:i/>
                <w:iCs/>
                <w:sz w:val="20"/>
                <w:szCs w:val="20"/>
              </w:rPr>
              <w:t xml:space="preserve"> ade6-M21</w:t>
            </w:r>
            <w:r>
              <w:rPr>
                <w:i/>
                <w:iCs/>
                <w:sz w:val="20"/>
                <w:szCs w:val="20"/>
              </w:rPr>
              <w:t>X</w:t>
            </w:r>
            <w:r w:rsidRPr="00504FC3">
              <w:rPr>
                <w:i/>
                <w:iCs/>
                <w:sz w:val="20"/>
                <w:szCs w:val="20"/>
              </w:rPr>
              <w:t xml:space="preserve"> ura4-D18 leu1-32</w:t>
            </w:r>
            <w:r w:rsidR="00B52636">
              <w:rPr>
                <w:i/>
                <w:iCs/>
                <w:sz w:val="20"/>
                <w:szCs w:val="20"/>
              </w:rPr>
              <w:t>h-</w:t>
            </w:r>
          </w:p>
        </w:tc>
        <w:tc>
          <w:tcPr>
            <w:tcW w:w="1980" w:type="dxa"/>
            <w:shd w:val="clear" w:color="auto" w:fill="auto"/>
          </w:tcPr>
          <w:p w14:paraId="65BB4F5F" w14:textId="77777777" w:rsidR="005313E9" w:rsidRPr="00504FC3" w:rsidRDefault="005313E9" w:rsidP="002C1CBE">
            <w:pPr>
              <w:rPr>
                <w:sz w:val="20"/>
                <w:szCs w:val="20"/>
                <w:highlight w:val="cyan"/>
              </w:rPr>
            </w:pPr>
            <w:r w:rsidRPr="00504FC3">
              <w:rPr>
                <w:sz w:val="20"/>
                <w:szCs w:val="20"/>
              </w:rPr>
              <w:t>This study</w:t>
            </w:r>
          </w:p>
        </w:tc>
      </w:tr>
      <w:tr w:rsidR="005313E9" w14:paraId="2465AFD3" w14:textId="77777777" w:rsidTr="00137611">
        <w:trPr>
          <w:trHeight w:val="350"/>
        </w:trPr>
        <w:tc>
          <w:tcPr>
            <w:tcW w:w="1525" w:type="dxa"/>
            <w:shd w:val="clear" w:color="auto" w:fill="auto"/>
          </w:tcPr>
          <w:p w14:paraId="180020AD" w14:textId="77777777" w:rsidR="005313E9" w:rsidRPr="00504FC3" w:rsidRDefault="005313E9" w:rsidP="002C1CBE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19282</w:t>
            </w:r>
          </w:p>
        </w:tc>
        <w:tc>
          <w:tcPr>
            <w:tcW w:w="6660" w:type="dxa"/>
            <w:shd w:val="clear" w:color="auto" w:fill="auto"/>
          </w:tcPr>
          <w:p w14:paraId="57F23BAD" w14:textId="77777777" w:rsidR="005313E9" w:rsidRPr="00504FC3" w:rsidRDefault="005313E9" w:rsidP="002C1CBE">
            <w:pPr>
              <w:rPr>
                <w:i/>
                <w:iCs/>
                <w:sz w:val="20"/>
                <w:szCs w:val="20"/>
              </w:rPr>
            </w:pPr>
            <w:r w:rsidRPr="00504FC3">
              <w:rPr>
                <w:i/>
                <w:iCs/>
                <w:sz w:val="20"/>
                <w:szCs w:val="20"/>
              </w:rPr>
              <w:t>shk1::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2</w:t>
            </w:r>
            <w:r w:rsidRPr="00504FC3">
              <w:rPr>
                <w:i/>
                <w:iCs/>
                <w:sz w:val="20"/>
                <w:szCs w:val="20"/>
              </w:rPr>
              <w:t>(M460A)-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Hph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</w:rPr>
              <w:t xml:space="preserve"> leu1-32 ura4-D18 ade6-M210 h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−</w:t>
            </w:r>
          </w:p>
        </w:tc>
        <w:tc>
          <w:tcPr>
            <w:tcW w:w="1980" w:type="dxa"/>
            <w:shd w:val="clear" w:color="auto" w:fill="auto"/>
          </w:tcPr>
          <w:p w14:paraId="02E849D9" w14:textId="77777777" w:rsidR="005313E9" w:rsidRPr="00504FC3" w:rsidRDefault="005313E9" w:rsidP="002C1CB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DaXBhazwvQXV0aG9yPjxZZWFyPjIwMTE8L1llYXI+PFJl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DaXBhazwvQXV0aG9yPjxZZWFyPjIwMTE8L1llYXI+PFJl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Cipak et al., 201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313E9" w14:paraId="15483336" w14:textId="77777777" w:rsidTr="00137611">
        <w:tc>
          <w:tcPr>
            <w:tcW w:w="1525" w:type="dxa"/>
          </w:tcPr>
          <w:p w14:paraId="6C16E8A6" w14:textId="77777777" w:rsidR="005313E9" w:rsidRPr="00504FC3" w:rsidRDefault="005313E9" w:rsidP="002C1CBE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1954-2</w:t>
            </w:r>
          </w:p>
        </w:tc>
        <w:tc>
          <w:tcPr>
            <w:tcW w:w="6660" w:type="dxa"/>
          </w:tcPr>
          <w:p w14:paraId="45E82596" w14:textId="77777777" w:rsidR="005313E9" w:rsidRPr="00504FC3" w:rsidRDefault="005313E9" w:rsidP="002C1CBE">
            <w:pPr>
              <w:rPr>
                <w:i/>
                <w:sz w:val="20"/>
                <w:szCs w:val="20"/>
                <w:lang w:val="pt-BR"/>
              </w:rPr>
            </w:pPr>
            <w:r w:rsidRPr="00504FC3">
              <w:rPr>
                <w:i/>
                <w:sz w:val="20"/>
                <w:szCs w:val="20"/>
                <w:lang w:val="pt-BR"/>
              </w:rPr>
              <w:t xml:space="preserve">cdc15-22A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shk1::</w:t>
            </w:r>
            <w:proofErr w:type="spellStart"/>
            <w:r w:rsidRPr="00504FC3">
              <w:rPr>
                <w:i/>
                <w:iCs/>
                <w:sz w:val="20"/>
                <w:szCs w:val="20"/>
                <w:lang w:val="pt-BR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shk1-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2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(M460A)-</w:t>
            </w:r>
            <w:proofErr w:type="spellStart"/>
            <w:r w:rsidRPr="00504FC3">
              <w:rPr>
                <w:i/>
                <w:iCs/>
                <w:sz w:val="20"/>
                <w:szCs w:val="20"/>
                <w:lang w:val="pt-BR"/>
              </w:rPr>
              <w:t>Hph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504FC3">
              <w:rPr>
                <w:i/>
                <w:sz w:val="20"/>
                <w:szCs w:val="20"/>
                <w:lang w:val="pt-BR"/>
              </w:rPr>
              <w:t>ade6-M21X leu1-32 ura4-D18 h</w:t>
            </w:r>
            <w:r w:rsidRPr="00504FC3">
              <w:rPr>
                <w:i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75F6B9F0" w14:textId="77777777" w:rsidR="005313E9" w:rsidRPr="00504FC3" w:rsidRDefault="005313E9" w:rsidP="002C1CBE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This study</w:t>
            </w:r>
          </w:p>
        </w:tc>
      </w:tr>
      <w:tr w:rsidR="005313E9" w14:paraId="0A61F754" w14:textId="77777777" w:rsidTr="00137611">
        <w:trPr>
          <w:trHeight w:val="323"/>
        </w:trPr>
        <w:tc>
          <w:tcPr>
            <w:tcW w:w="1525" w:type="dxa"/>
          </w:tcPr>
          <w:p w14:paraId="0DE15E62" w14:textId="6053838D" w:rsidR="005313E9" w:rsidRPr="00537A94" w:rsidRDefault="00B52636" w:rsidP="002C1CBE">
            <w:pPr>
              <w:rPr>
                <w:sz w:val="20"/>
                <w:szCs w:val="20"/>
                <w:highlight w:val="yellow"/>
              </w:rPr>
            </w:pPr>
            <w:r w:rsidRPr="00B52636">
              <w:rPr>
                <w:sz w:val="20"/>
                <w:szCs w:val="20"/>
              </w:rPr>
              <w:t>KGY6404</w:t>
            </w:r>
          </w:p>
        </w:tc>
        <w:tc>
          <w:tcPr>
            <w:tcW w:w="6660" w:type="dxa"/>
          </w:tcPr>
          <w:p w14:paraId="19EE9F2F" w14:textId="2E7C384E" w:rsidR="005313E9" w:rsidRPr="00B52636" w:rsidRDefault="00B52636" w:rsidP="002C1CBE">
            <w:pPr>
              <w:rPr>
                <w:i/>
                <w:iCs/>
                <w:sz w:val="20"/>
                <w:szCs w:val="20"/>
                <w:highlight w:val="yellow"/>
                <w:lang w:val="pt-BR"/>
              </w:rPr>
            </w:pPr>
            <w:r w:rsidRPr="00B52636">
              <w:rPr>
                <w:i/>
                <w:iCs/>
                <w:sz w:val="20"/>
                <w:szCs w:val="20"/>
                <w:lang w:val="pt-BR"/>
              </w:rPr>
              <w:t>pck1::ura4</w:t>
            </w:r>
            <w:r w:rsidRPr="00B52636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  <w:r w:rsidRPr="00504FC3">
              <w:rPr>
                <w:i/>
                <w:iCs/>
                <w:sz w:val="20"/>
                <w:szCs w:val="20"/>
              </w:rPr>
              <w:t xml:space="preserve"> ade6-M21</w:t>
            </w:r>
            <w:r>
              <w:rPr>
                <w:i/>
                <w:iCs/>
                <w:sz w:val="20"/>
                <w:szCs w:val="20"/>
              </w:rPr>
              <w:t>X</w:t>
            </w:r>
            <w:r w:rsidRPr="00504FC3">
              <w:rPr>
                <w:i/>
                <w:iCs/>
                <w:sz w:val="20"/>
                <w:szCs w:val="20"/>
              </w:rPr>
              <w:t xml:space="preserve"> ura4-D18 leu1-32</w:t>
            </w:r>
            <w:r>
              <w:rPr>
                <w:i/>
                <w:iCs/>
                <w:sz w:val="20"/>
                <w:szCs w:val="20"/>
              </w:rPr>
              <w:t>h</w:t>
            </w:r>
            <w:r w:rsidRPr="004C4359">
              <w:rPr>
                <w:i/>
                <w:iCs/>
                <w:sz w:val="20"/>
                <w:szCs w:val="20"/>
                <w:vertAlign w:val="superscript"/>
              </w:rPr>
              <w:t>-</w:t>
            </w:r>
          </w:p>
        </w:tc>
        <w:tc>
          <w:tcPr>
            <w:tcW w:w="1980" w:type="dxa"/>
          </w:tcPr>
          <w:p w14:paraId="725D8FC9" w14:textId="7C4E702B" w:rsidR="005313E9" w:rsidRPr="00504FC3" w:rsidRDefault="00B52636" w:rsidP="002C1CBE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This study</w:t>
            </w:r>
          </w:p>
        </w:tc>
      </w:tr>
      <w:tr w:rsidR="005313E9" w14:paraId="7FD1D894" w14:textId="77777777" w:rsidTr="00137611">
        <w:trPr>
          <w:trHeight w:val="359"/>
        </w:trPr>
        <w:tc>
          <w:tcPr>
            <w:tcW w:w="1525" w:type="dxa"/>
          </w:tcPr>
          <w:p w14:paraId="6B59F4CE" w14:textId="77777777" w:rsidR="005313E9" w:rsidRPr="00CE20AC" w:rsidRDefault="005313E9" w:rsidP="002C1CBE">
            <w:pPr>
              <w:rPr>
                <w:sz w:val="20"/>
                <w:szCs w:val="20"/>
              </w:rPr>
            </w:pPr>
            <w:r w:rsidRPr="00CE20AC">
              <w:rPr>
                <w:sz w:val="20"/>
                <w:szCs w:val="20"/>
              </w:rPr>
              <w:t>KGY19615</w:t>
            </w:r>
          </w:p>
        </w:tc>
        <w:tc>
          <w:tcPr>
            <w:tcW w:w="6660" w:type="dxa"/>
          </w:tcPr>
          <w:p w14:paraId="751171E0" w14:textId="3EAD3DEB" w:rsidR="005313E9" w:rsidRPr="00CE20AC" w:rsidRDefault="005313E9" w:rsidP="002C1CBE">
            <w:pPr>
              <w:rPr>
                <w:i/>
                <w:sz w:val="20"/>
                <w:szCs w:val="20"/>
                <w:lang w:val="pt-BR"/>
              </w:rPr>
            </w:pPr>
            <w:r w:rsidRPr="00CE20AC">
              <w:rPr>
                <w:i/>
                <w:sz w:val="20"/>
                <w:szCs w:val="20"/>
                <w:lang w:val="pt-BR"/>
              </w:rPr>
              <w:t xml:space="preserve">cdc15-22A orb2-34 ade6-M21X leu1-32 ura4-D18 </w:t>
            </w:r>
            <w:r w:rsidR="00CE20AC" w:rsidRPr="00CE20AC">
              <w:rPr>
                <w:i/>
                <w:sz w:val="20"/>
                <w:szCs w:val="20"/>
                <w:lang w:val="pt-BR"/>
              </w:rPr>
              <w:t>h</w:t>
            </w:r>
            <w:r w:rsidR="00CE20AC" w:rsidRPr="004C4359">
              <w:rPr>
                <w:i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394AA612" w14:textId="77777777" w:rsidR="005313E9" w:rsidRPr="00504FC3" w:rsidRDefault="005313E9" w:rsidP="002C1CBE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Lab stock</w:t>
            </w:r>
          </w:p>
        </w:tc>
      </w:tr>
      <w:tr w:rsidR="005313E9" w:rsidRPr="00B139D3" w14:paraId="3B9D41D1" w14:textId="77777777" w:rsidTr="00137611">
        <w:trPr>
          <w:trHeight w:val="503"/>
        </w:trPr>
        <w:tc>
          <w:tcPr>
            <w:tcW w:w="1525" w:type="dxa"/>
            <w:shd w:val="clear" w:color="auto" w:fill="auto"/>
          </w:tcPr>
          <w:p w14:paraId="306E9004" w14:textId="77777777" w:rsidR="005313E9" w:rsidRPr="00504FC3" w:rsidRDefault="005313E9" w:rsidP="002C1CBE">
            <w:pPr>
              <w:rPr>
                <w:bCs/>
                <w:iCs/>
                <w:color w:val="000000" w:themeColor="text1"/>
                <w:sz w:val="20"/>
                <w:szCs w:val="20"/>
              </w:rPr>
            </w:pPr>
            <w:r w:rsidRPr="00504FC3">
              <w:rPr>
                <w:bCs/>
                <w:iCs/>
                <w:color w:val="000000" w:themeColor="text1"/>
                <w:sz w:val="20"/>
                <w:szCs w:val="20"/>
              </w:rPr>
              <w:t>KGY1956-3</w:t>
            </w:r>
          </w:p>
        </w:tc>
        <w:tc>
          <w:tcPr>
            <w:tcW w:w="6660" w:type="dxa"/>
            <w:shd w:val="clear" w:color="auto" w:fill="auto"/>
          </w:tcPr>
          <w:p w14:paraId="1C97B2CF" w14:textId="77777777" w:rsidR="005313E9" w:rsidRPr="00504FC3" w:rsidRDefault="005313E9" w:rsidP="002C1CBE">
            <w:pPr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>kin1</w:t>
            </w:r>
            <w:r w:rsidRPr="00976D2C">
              <w:rPr>
                <w:i/>
                <w:iCs/>
                <w:color w:val="000000" w:themeColor="text1"/>
                <w:sz w:val="20"/>
                <w:szCs w:val="20"/>
                <w:vertAlign w:val="superscript"/>
                <w:lang w:val="pt-BR"/>
              </w:rPr>
              <w:t>as1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>:kan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 xml:space="preserve">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shk1::</w:t>
            </w:r>
            <w:proofErr w:type="spellStart"/>
            <w:r w:rsidRPr="00504FC3">
              <w:rPr>
                <w:i/>
                <w:iCs/>
                <w:sz w:val="20"/>
                <w:szCs w:val="20"/>
                <w:lang w:val="pt-BR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2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(M460A)-</w:t>
            </w:r>
            <w:proofErr w:type="spellStart"/>
            <w:r w:rsidRPr="00504FC3">
              <w:rPr>
                <w:i/>
                <w:iCs/>
                <w:sz w:val="20"/>
                <w:szCs w:val="20"/>
                <w:lang w:val="pt-BR"/>
              </w:rPr>
              <w:t>Hph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>pom1</w:t>
            </w:r>
            <w:r w:rsidRPr="00976D2C">
              <w:rPr>
                <w:i/>
                <w:iCs/>
                <w:color w:val="000000" w:themeColor="text1"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>:nat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 xml:space="preserve"> ade6-M21X leu1-32 ura4-D18 h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  <w:shd w:val="clear" w:color="auto" w:fill="auto"/>
          </w:tcPr>
          <w:p w14:paraId="02B38260" w14:textId="77777777" w:rsidR="005313E9" w:rsidRPr="00504FC3" w:rsidRDefault="005313E9" w:rsidP="002C1CBE">
            <w:pPr>
              <w:rPr>
                <w:color w:val="000000" w:themeColor="text1"/>
                <w:sz w:val="20"/>
                <w:szCs w:val="20"/>
              </w:rPr>
            </w:pPr>
            <w:r w:rsidRPr="00504FC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5313E9" w:rsidRPr="000A73DC" w14:paraId="77E4E518" w14:textId="77777777" w:rsidTr="00137611">
        <w:trPr>
          <w:trHeight w:val="467"/>
        </w:trPr>
        <w:tc>
          <w:tcPr>
            <w:tcW w:w="1525" w:type="dxa"/>
          </w:tcPr>
          <w:p w14:paraId="1AF2B776" w14:textId="77777777" w:rsidR="005313E9" w:rsidRPr="00504FC3" w:rsidRDefault="005313E9" w:rsidP="002C1CBE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1953-2</w:t>
            </w:r>
          </w:p>
        </w:tc>
        <w:tc>
          <w:tcPr>
            <w:tcW w:w="6660" w:type="dxa"/>
          </w:tcPr>
          <w:p w14:paraId="6C74EDC0" w14:textId="77777777" w:rsidR="005313E9" w:rsidRPr="00504FC3" w:rsidRDefault="005313E9" w:rsidP="002C1CBE">
            <w:pPr>
              <w:rPr>
                <w:rFonts w:eastAsia="Arial"/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>kin1</w:t>
            </w:r>
            <w:r w:rsidRPr="00976D2C">
              <w:rPr>
                <w:i/>
                <w:iCs/>
                <w:color w:val="000000" w:themeColor="text1"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>:kan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 xml:space="preserve">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shk1::</w:t>
            </w:r>
            <w:proofErr w:type="spellStart"/>
            <w:r w:rsidRPr="00504FC3">
              <w:rPr>
                <w:i/>
                <w:iCs/>
                <w:sz w:val="20"/>
                <w:szCs w:val="20"/>
                <w:lang w:val="pt-BR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2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(M460A)-</w:t>
            </w:r>
            <w:proofErr w:type="spellStart"/>
            <w:r w:rsidRPr="00504FC3">
              <w:rPr>
                <w:i/>
                <w:iCs/>
                <w:sz w:val="20"/>
                <w:szCs w:val="20"/>
                <w:lang w:val="pt-BR"/>
              </w:rPr>
              <w:t>Hph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>ade6-M21X leu1-32 ura4-D18 h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5CD1CE51" w14:textId="77777777" w:rsidR="005313E9" w:rsidRPr="00504FC3" w:rsidRDefault="005313E9" w:rsidP="002C1CBE">
            <w:pPr>
              <w:rPr>
                <w:sz w:val="20"/>
                <w:szCs w:val="20"/>
              </w:rPr>
            </w:pPr>
            <w:r w:rsidRPr="00504FC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5313E9" w:rsidRPr="000A73DC" w14:paraId="272D5F09" w14:textId="77777777" w:rsidTr="00137611">
        <w:trPr>
          <w:trHeight w:val="539"/>
        </w:trPr>
        <w:tc>
          <w:tcPr>
            <w:tcW w:w="1525" w:type="dxa"/>
          </w:tcPr>
          <w:p w14:paraId="2335CA99" w14:textId="77777777" w:rsidR="005313E9" w:rsidRPr="00504FC3" w:rsidRDefault="005313E9" w:rsidP="002C1CBE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1912-2</w:t>
            </w:r>
          </w:p>
        </w:tc>
        <w:tc>
          <w:tcPr>
            <w:tcW w:w="6660" w:type="dxa"/>
          </w:tcPr>
          <w:p w14:paraId="61AA133E" w14:textId="77777777" w:rsidR="005313E9" w:rsidRPr="00504FC3" w:rsidRDefault="005313E9" w:rsidP="002C1CBE">
            <w:pPr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shk1::</w:t>
            </w:r>
            <w:proofErr w:type="spellStart"/>
            <w:r w:rsidRPr="00504FC3">
              <w:rPr>
                <w:i/>
                <w:iCs/>
                <w:sz w:val="20"/>
                <w:szCs w:val="20"/>
                <w:lang w:val="pt-BR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2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(M460A)-</w:t>
            </w:r>
            <w:proofErr w:type="spellStart"/>
            <w:r w:rsidRPr="00504FC3">
              <w:rPr>
                <w:i/>
                <w:iCs/>
                <w:sz w:val="20"/>
                <w:szCs w:val="20"/>
                <w:lang w:val="pt-BR"/>
              </w:rPr>
              <w:t>Hph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>pom1</w:t>
            </w:r>
            <w:r w:rsidRPr="00976D2C">
              <w:rPr>
                <w:i/>
                <w:iCs/>
                <w:color w:val="000000" w:themeColor="text1"/>
                <w:sz w:val="20"/>
                <w:szCs w:val="20"/>
                <w:vertAlign w:val="superscript"/>
                <w:lang w:val="pt-BR"/>
              </w:rPr>
              <w:t>as1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>:nat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 xml:space="preserve"> ade6-M21</w:t>
            </w:r>
            <w:r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 xml:space="preserve"> leu1-32 ura4-D18 h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54B10C30" w14:textId="77777777" w:rsidR="005313E9" w:rsidRPr="00504FC3" w:rsidRDefault="005313E9" w:rsidP="002C1CBE">
            <w:pPr>
              <w:rPr>
                <w:color w:val="000000" w:themeColor="text1"/>
                <w:sz w:val="20"/>
                <w:szCs w:val="20"/>
              </w:rPr>
            </w:pPr>
            <w:r w:rsidRPr="00504FC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5313E9" w:rsidRPr="000A73DC" w14:paraId="3C36A613" w14:textId="77777777" w:rsidTr="00137611">
        <w:trPr>
          <w:trHeight w:val="539"/>
        </w:trPr>
        <w:tc>
          <w:tcPr>
            <w:tcW w:w="1525" w:type="dxa"/>
          </w:tcPr>
          <w:p w14:paraId="12A3AEB2" w14:textId="77777777" w:rsidR="005313E9" w:rsidRPr="00CE20AC" w:rsidRDefault="005313E9" w:rsidP="002C1CBE">
            <w:pPr>
              <w:rPr>
                <w:sz w:val="20"/>
                <w:szCs w:val="20"/>
              </w:rPr>
            </w:pPr>
            <w:r w:rsidRPr="00CE20AC">
              <w:rPr>
                <w:sz w:val="20"/>
                <w:szCs w:val="20"/>
              </w:rPr>
              <w:t>KGY7477</w:t>
            </w:r>
          </w:p>
        </w:tc>
        <w:tc>
          <w:tcPr>
            <w:tcW w:w="6660" w:type="dxa"/>
          </w:tcPr>
          <w:p w14:paraId="2C718EA6" w14:textId="77777777" w:rsidR="005313E9" w:rsidRPr="00CE20AC" w:rsidRDefault="005313E9" w:rsidP="002C1CBE">
            <w:pPr>
              <w:rPr>
                <w:i/>
                <w:iCs/>
                <w:sz w:val="20"/>
                <w:szCs w:val="20"/>
                <w:lang w:val="pt-BR"/>
              </w:rPr>
            </w:pPr>
            <w:r w:rsidRPr="00CE20AC">
              <w:rPr>
                <w:i/>
                <w:iCs/>
                <w:sz w:val="20"/>
                <w:szCs w:val="20"/>
                <w:lang w:val="pt-BR"/>
              </w:rPr>
              <w:t>orb2-34 ade6-M21X leu1-32 ura4-D18 h</w:t>
            </w:r>
            <w:r w:rsidRPr="00CE20AC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1B7A41AF" w14:textId="77777777" w:rsidR="005313E9" w:rsidRPr="00504FC3" w:rsidRDefault="005313E9" w:rsidP="002C1CBE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color w:val="000000" w:themeColor="text1"/>
                <w:sz w:val="20"/>
                <w:szCs w:val="20"/>
              </w:rPr>
              <w:instrText xml:space="preserve"> ADDIN EN.CITE &lt;EndNote&gt;&lt;Cite&gt;&lt;Author&gt;Verde&lt;/Author&gt;&lt;Year&gt;1995&lt;/Year&gt;&lt;RecNum&gt;373&lt;/RecNum&gt;&lt;DisplayText&gt;(Verde et al., 1995)&lt;/DisplayText&gt;&lt;record&gt;&lt;rec-number&gt;373&lt;/rec-number&gt;&lt;foreign-keys&gt;&lt;key app="EN" db-id="xstraxfzl55rdzez59u5dfz8tv5x9a529xw2" timestamp="1594858762"&gt;373&lt;/key&gt;&lt;/foreign-keys&gt;&lt;ref-type name="Journal Article"&gt;17&lt;/ref-type&gt;&lt;contributors&gt;&lt;authors&gt;&lt;author&gt;Verde, F.&lt;/author&gt;&lt;author&gt;Mata, J.&lt;/author&gt;&lt;author&gt;Nurse, P.&lt;/author&gt;&lt;/authors&gt;&lt;/contributors&gt;&lt;auth-address&gt;Imperial Cancer Research Fund, London, United Kingdom.&lt;/auth-address&gt;&lt;titles&gt;&lt;title&gt;Fission yeast cell morphogenesis: identification of new genes and analysis of their role during the cell cycle&lt;/title&gt;&lt;secondary-title&gt;J Cell Biol&lt;/secondary-title&gt;&lt;/titles&gt;&lt;periodical&gt;&lt;full-title&gt;J Cell Biol&lt;/full-title&gt;&lt;/periodical&gt;&lt;pages&gt;1529-38&lt;/pages&gt;&lt;volume&gt;131&lt;/volume&gt;&lt;number&gt;6 Pt 1&lt;/number&gt;&lt;edition&gt;1995/12/01&lt;/edition&gt;&lt;keywords&gt;&lt;keyword&gt;Actins/genetics&lt;/keyword&gt;&lt;keyword&gt;Cell Cycle/*genetics&lt;/keyword&gt;&lt;keyword&gt;Cell Division/genetics&lt;/keyword&gt;&lt;keyword&gt;Cell Polarity/genetics&lt;/keyword&gt;&lt;keyword&gt;Cytoskeleton/genetics&lt;/keyword&gt;&lt;keyword&gt;Genes, Fungal/physiology&lt;/keyword&gt;&lt;keyword&gt;Microtubules/genetics&lt;/keyword&gt;&lt;keyword&gt;Mitosis/genetics&lt;/keyword&gt;&lt;keyword&gt;Morphogenesis/genetics&lt;/keyword&gt;&lt;keyword&gt;Mutation/physiology&lt;/keyword&gt;&lt;keyword&gt;Schizosaccharomyces/cytology/*genetics&lt;/keyword&gt;&lt;keyword&gt;Temperature&lt;/keyword&gt;&lt;/keywords&gt;&lt;dates&gt;&lt;year&gt;1995&lt;/year&gt;&lt;pub-dates&gt;&lt;date&gt;Dec&lt;/date&gt;&lt;/pub-dates&gt;&lt;/dates&gt;&lt;isbn&gt;0021-9525 (Print)&amp;#xD;0021-9525 (Linking)&lt;/isbn&gt;&lt;accession-num&gt;8522609&lt;/accession-num&gt;&lt;urls&gt;&lt;related-urls&gt;&lt;url&gt;https://www.ncbi.nlm.nih.gov/pubmed/8522609&lt;/url&gt;&lt;/related-urls&gt;&lt;/urls&gt;&lt;custom2&gt;PMC2120658&lt;/custom2&gt;&lt;electronic-resource-num&gt;10.1083/jcb.131.6.1529&lt;/electronic-resource-num&gt;&lt;/record&gt;&lt;/Cite&gt;&lt;/EndNote&gt;</w:instrText>
            </w:r>
            <w:r>
              <w:rPr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noProof/>
                <w:color w:val="000000" w:themeColor="text1"/>
                <w:sz w:val="20"/>
                <w:szCs w:val="20"/>
              </w:rPr>
              <w:t>(Verde et al., 1995)</w:t>
            </w:r>
            <w:r>
              <w:rPr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5313E9" w:rsidRPr="000A73DC" w14:paraId="6980E250" w14:textId="77777777" w:rsidTr="00137611">
        <w:trPr>
          <w:trHeight w:val="395"/>
        </w:trPr>
        <w:tc>
          <w:tcPr>
            <w:tcW w:w="1525" w:type="dxa"/>
          </w:tcPr>
          <w:p w14:paraId="178DF608" w14:textId="76079803" w:rsidR="005313E9" w:rsidRPr="00504FC3" w:rsidRDefault="005313E9" w:rsidP="002C1CB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GY196</w:t>
            </w:r>
            <w:r w:rsidR="00CE20AC">
              <w:rPr>
                <w:sz w:val="20"/>
                <w:szCs w:val="20"/>
              </w:rPr>
              <w:t>2-2</w:t>
            </w:r>
          </w:p>
        </w:tc>
        <w:tc>
          <w:tcPr>
            <w:tcW w:w="6660" w:type="dxa"/>
          </w:tcPr>
          <w:p w14:paraId="3C243D30" w14:textId="1D1ABACC" w:rsidR="005313E9" w:rsidRPr="00504FC3" w:rsidRDefault="00CE20AC" w:rsidP="002C1CBE">
            <w:pPr>
              <w:rPr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>kin1</w:t>
            </w:r>
            <w:r w:rsidRPr="00976D2C">
              <w:rPr>
                <w:i/>
                <w:iCs/>
                <w:color w:val="000000" w:themeColor="text1"/>
                <w:sz w:val="20"/>
                <w:szCs w:val="20"/>
                <w:vertAlign w:val="superscript"/>
                <w:lang w:val="pt-BR"/>
              </w:rPr>
              <w:t>as1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>:kan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 xml:space="preserve">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shk1::</w:t>
            </w:r>
            <w:proofErr w:type="spellStart"/>
            <w:r w:rsidRPr="00504FC3">
              <w:rPr>
                <w:i/>
                <w:iCs/>
                <w:sz w:val="20"/>
                <w:szCs w:val="20"/>
                <w:lang w:val="pt-BR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2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(M460A)-</w:t>
            </w:r>
            <w:proofErr w:type="spellStart"/>
            <w:r w:rsidRPr="00504FC3">
              <w:rPr>
                <w:i/>
                <w:iCs/>
                <w:sz w:val="20"/>
                <w:szCs w:val="20"/>
                <w:lang w:val="pt-BR"/>
              </w:rPr>
              <w:t>Hph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>pom1</w:t>
            </w:r>
            <w:r w:rsidRPr="00976D2C">
              <w:rPr>
                <w:i/>
                <w:iCs/>
                <w:color w:val="000000" w:themeColor="text1"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>:nat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 xml:space="preserve"> </w:t>
            </w:r>
            <w:r w:rsidR="00F45A41" w:rsidRPr="0015090B">
              <w:rPr>
                <w:i/>
                <w:iCs/>
                <w:sz w:val="20"/>
                <w:szCs w:val="20"/>
                <w:lang w:val="pt-BR"/>
              </w:rPr>
              <w:t>pck1</w:t>
            </w:r>
            <w:r w:rsidR="00F45A41"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2</w:t>
            </w:r>
            <w:r w:rsidR="00F45A41" w:rsidRPr="0015090B">
              <w:rPr>
                <w:i/>
                <w:iCs/>
                <w:sz w:val="20"/>
                <w:szCs w:val="20"/>
                <w:lang w:val="pt-BR"/>
              </w:rPr>
              <w:t>-HAx3:hyg</w:t>
            </w:r>
            <w:r w:rsidR="00F45A41"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="00F45A41"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 xml:space="preserve"> 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  <w:t>ade6-M21X leu1-32 ura4-D18 h</w:t>
            </w:r>
            <w:r w:rsidRPr="00504FC3">
              <w:rPr>
                <w:i/>
                <w:iCs/>
                <w:color w:val="000000" w:themeColor="text1"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554C41B0" w14:textId="77777777" w:rsidR="005313E9" w:rsidRPr="00504FC3" w:rsidRDefault="005313E9" w:rsidP="002C1CBE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5313E9" w:rsidRPr="000A73DC" w14:paraId="7A0F46FC" w14:textId="77777777" w:rsidTr="00137611">
        <w:trPr>
          <w:trHeight w:val="395"/>
        </w:trPr>
        <w:tc>
          <w:tcPr>
            <w:tcW w:w="1525" w:type="dxa"/>
          </w:tcPr>
          <w:p w14:paraId="10770E0D" w14:textId="77777777" w:rsidR="005313E9" w:rsidRDefault="005313E9" w:rsidP="002C1CB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GY526-2</w:t>
            </w:r>
          </w:p>
        </w:tc>
        <w:tc>
          <w:tcPr>
            <w:tcW w:w="6660" w:type="dxa"/>
          </w:tcPr>
          <w:p w14:paraId="4262CD48" w14:textId="77777777" w:rsidR="005313E9" w:rsidRDefault="005313E9" w:rsidP="002C1CBE">
            <w:pPr>
              <w:rPr>
                <w:i/>
                <w:iCs/>
                <w:sz w:val="20"/>
                <w:szCs w:val="20"/>
                <w:lang w:val="pt-BR"/>
              </w:rPr>
            </w:pPr>
            <w:r w:rsidRPr="00A6032B">
              <w:rPr>
                <w:i/>
                <w:iCs/>
                <w:sz w:val="20"/>
                <w:szCs w:val="20"/>
                <w:lang w:val="pt-BR"/>
              </w:rPr>
              <w:t>pck1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2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F56BE7">
              <w:rPr>
                <w:i/>
                <w:iCs/>
                <w:sz w:val="20"/>
                <w:szCs w:val="20"/>
                <w:lang w:val="pt-BR"/>
              </w:rPr>
              <w:t xml:space="preserve"> ade6-M21X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 xml:space="preserve"> leu1-32</w:t>
            </w:r>
            <w:r w:rsidRPr="00F56BE7">
              <w:rPr>
                <w:i/>
                <w:iCs/>
                <w:sz w:val="20"/>
                <w:szCs w:val="20"/>
                <w:lang w:val="pt-BR"/>
              </w:rPr>
              <w:t xml:space="preserve"> ura4-D18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</w:p>
        </w:tc>
        <w:tc>
          <w:tcPr>
            <w:tcW w:w="1980" w:type="dxa"/>
          </w:tcPr>
          <w:p w14:paraId="636A24B6" w14:textId="77777777" w:rsidR="005313E9" w:rsidRDefault="005313E9" w:rsidP="002C1CBE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Lab stock</w:t>
            </w:r>
          </w:p>
        </w:tc>
      </w:tr>
      <w:tr w:rsidR="005313E9" w:rsidRPr="000A73DC" w14:paraId="695AFC71" w14:textId="77777777" w:rsidTr="00137611">
        <w:trPr>
          <w:trHeight w:val="395"/>
        </w:trPr>
        <w:tc>
          <w:tcPr>
            <w:tcW w:w="1525" w:type="dxa"/>
          </w:tcPr>
          <w:p w14:paraId="37232ED4" w14:textId="77777777" w:rsidR="005313E9" w:rsidRDefault="005313E9" w:rsidP="002C1CB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GY19598</w:t>
            </w:r>
          </w:p>
        </w:tc>
        <w:tc>
          <w:tcPr>
            <w:tcW w:w="6660" w:type="dxa"/>
          </w:tcPr>
          <w:p w14:paraId="5BC84977" w14:textId="77777777" w:rsidR="005313E9" w:rsidRDefault="005313E9" w:rsidP="002C1CBE">
            <w:pPr>
              <w:rPr>
                <w:i/>
                <w:iCs/>
                <w:sz w:val="20"/>
                <w:szCs w:val="20"/>
                <w:lang w:val="pt-BR"/>
              </w:rPr>
            </w:pPr>
            <w:r w:rsidRPr="0015090B">
              <w:rPr>
                <w:i/>
                <w:iCs/>
                <w:sz w:val="20"/>
                <w:szCs w:val="20"/>
                <w:lang w:val="pt-BR"/>
              </w:rPr>
              <w:t>cdc15-22A pck1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2</w:t>
            </w:r>
            <w:r w:rsidRPr="0015090B">
              <w:rPr>
                <w:i/>
                <w:iCs/>
                <w:sz w:val="20"/>
                <w:szCs w:val="20"/>
                <w:lang w:val="pt-BR"/>
              </w:rPr>
              <w:t>-HAx3:hyg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>
              <w:rPr>
                <w:i/>
                <w:iCs/>
                <w:sz w:val="20"/>
                <w:szCs w:val="20"/>
                <w:vertAlign w:val="superscript"/>
                <w:lang w:val="pt-BR"/>
              </w:rPr>
              <w:t xml:space="preserve"> </w:t>
            </w:r>
            <w:r w:rsidRPr="00F56BE7">
              <w:rPr>
                <w:i/>
                <w:iCs/>
                <w:sz w:val="20"/>
                <w:szCs w:val="20"/>
                <w:lang w:val="pt-BR"/>
              </w:rPr>
              <w:t>ade6-M21X</w:t>
            </w:r>
            <w:r w:rsidRPr="0015090B">
              <w:rPr>
                <w:i/>
                <w:iCs/>
                <w:sz w:val="20"/>
                <w:szCs w:val="20"/>
                <w:lang w:val="pt-BR"/>
              </w:rPr>
              <w:t xml:space="preserve">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F56BE7">
              <w:rPr>
                <w:i/>
                <w:iCs/>
                <w:sz w:val="20"/>
                <w:szCs w:val="20"/>
                <w:lang w:val="pt-BR"/>
              </w:rPr>
              <w:t>ura4-D18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2DB73AE4" w14:textId="77777777" w:rsidR="005313E9" w:rsidRDefault="005313E9" w:rsidP="002C1CBE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7D17D8" w:rsidRPr="000A73DC" w14:paraId="33DB1088" w14:textId="77777777" w:rsidTr="007D17D8">
        <w:trPr>
          <w:trHeight w:val="395"/>
        </w:trPr>
        <w:tc>
          <w:tcPr>
            <w:tcW w:w="1525" w:type="dxa"/>
            <w:shd w:val="clear" w:color="auto" w:fill="D0CECE" w:themeFill="background2" w:themeFillShade="E6"/>
          </w:tcPr>
          <w:p w14:paraId="1A2932DD" w14:textId="4FBB7207" w:rsidR="007D17D8" w:rsidRPr="007D17D8" w:rsidRDefault="007D17D8" w:rsidP="007D17D8">
            <w:pPr>
              <w:rPr>
                <w:b/>
                <w:bCs/>
                <w:sz w:val="20"/>
                <w:szCs w:val="20"/>
                <w:highlight w:val="lightGray"/>
              </w:rPr>
            </w:pPr>
            <w:r w:rsidRPr="007D17D8">
              <w:rPr>
                <w:b/>
                <w:highlight w:val="lightGray"/>
              </w:rPr>
              <w:t xml:space="preserve">Figure </w:t>
            </w:r>
            <w:r w:rsidR="00F03E71">
              <w:rPr>
                <w:b/>
                <w:highlight w:val="lightGray"/>
              </w:rPr>
              <w:t>3</w:t>
            </w:r>
          </w:p>
        </w:tc>
        <w:tc>
          <w:tcPr>
            <w:tcW w:w="6660" w:type="dxa"/>
            <w:shd w:val="clear" w:color="auto" w:fill="D0CECE" w:themeFill="background2" w:themeFillShade="E6"/>
          </w:tcPr>
          <w:p w14:paraId="399104FA" w14:textId="77777777" w:rsidR="007D17D8" w:rsidRPr="007D17D8" w:rsidRDefault="007D17D8" w:rsidP="007D17D8">
            <w:pPr>
              <w:rPr>
                <w:i/>
                <w:iCs/>
                <w:sz w:val="20"/>
                <w:szCs w:val="20"/>
                <w:highlight w:val="lightGray"/>
                <w:lang w:val="pt-BR"/>
              </w:rPr>
            </w:pPr>
          </w:p>
        </w:tc>
        <w:tc>
          <w:tcPr>
            <w:tcW w:w="1980" w:type="dxa"/>
            <w:shd w:val="clear" w:color="auto" w:fill="D0CECE" w:themeFill="background2" w:themeFillShade="E6"/>
          </w:tcPr>
          <w:p w14:paraId="0B78C99C" w14:textId="77777777" w:rsidR="007D17D8" w:rsidRPr="007D17D8" w:rsidRDefault="007D17D8" w:rsidP="007D17D8">
            <w:pPr>
              <w:rPr>
                <w:color w:val="000000" w:themeColor="text1"/>
                <w:sz w:val="20"/>
                <w:szCs w:val="20"/>
                <w:highlight w:val="lightGray"/>
              </w:rPr>
            </w:pPr>
          </w:p>
        </w:tc>
      </w:tr>
      <w:tr w:rsidR="00F03E71" w:rsidRPr="000A73DC" w14:paraId="35E5D7FA" w14:textId="77777777" w:rsidTr="00137611">
        <w:trPr>
          <w:trHeight w:val="395"/>
        </w:trPr>
        <w:tc>
          <w:tcPr>
            <w:tcW w:w="1525" w:type="dxa"/>
          </w:tcPr>
          <w:p w14:paraId="6AD72107" w14:textId="01FA00FB" w:rsidR="00F03E71" w:rsidRDefault="00F03E71" w:rsidP="00F03E71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246</w:t>
            </w:r>
          </w:p>
        </w:tc>
        <w:tc>
          <w:tcPr>
            <w:tcW w:w="6660" w:type="dxa"/>
          </w:tcPr>
          <w:p w14:paraId="5A1AEAB9" w14:textId="6F044618" w:rsidR="00F03E71" w:rsidRPr="0015090B" w:rsidRDefault="00F03E71" w:rsidP="00F03E71">
            <w:pPr>
              <w:rPr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ade6-M210 ura4-D18 leu1-32 h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55ABABAC" w14:textId="1201E74F" w:rsidR="00F03E71" w:rsidRDefault="00F03E71" w:rsidP="00F03E71">
            <w:pPr>
              <w:rPr>
                <w:color w:val="000000" w:themeColor="text1"/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Lab stock</w:t>
            </w:r>
          </w:p>
        </w:tc>
      </w:tr>
      <w:tr w:rsidR="00F03E71" w:rsidRPr="000A73DC" w14:paraId="177B97CA" w14:textId="77777777" w:rsidTr="00137611">
        <w:trPr>
          <w:trHeight w:val="395"/>
        </w:trPr>
        <w:tc>
          <w:tcPr>
            <w:tcW w:w="1525" w:type="dxa"/>
          </w:tcPr>
          <w:p w14:paraId="7174AEDB" w14:textId="2681D42C" w:rsidR="00F03E71" w:rsidRDefault="00F03E71" w:rsidP="00F03E71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6012-2</w:t>
            </w:r>
          </w:p>
        </w:tc>
        <w:tc>
          <w:tcPr>
            <w:tcW w:w="6660" w:type="dxa"/>
          </w:tcPr>
          <w:p w14:paraId="24650511" w14:textId="41973F49" w:rsidR="00F03E71" w:rsidRPr="0015090B" w:rsidRDefault="00F03E71" w:rsidP="00F03E71">
            <w:pPr>
              <w:rPr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rFonts w:eastAsia="Arial"/>
                <w:i/>
                <w:iCs/>
                <w:sz w:val="20"/>
                <w:szCs w:val="20"/>
                <w:lang w:val="pt-BR"/>
              </w:rPr>
              <w:t>cdc15-</w:t>
            </w:r>
            <w:r>
              <w:rPr>
                <w:rFonts w:eastAsia="Arial"/>
                <w:i/>
                <w:iCs/>
                <w:sz w:val="20"/>
                <w:szCs w:val="20"/>
                <w:lang w:val="pt-BR"/>
              </w:rPr>
              <w:t>31</w:t>
            </w:r>
            <w:r w:rsidRPr="00504FC3">
              <w:rPr>
                <w:rFonts w:eastAsia="Arial"/>
                <w:i/>
                <w:iCs/>
                <w:sz w:val="20"/>
                <w:szCs w:val="20"/>
                <w:lang w:val="pt-BR"/>
              </w:rPr>
              <w:t xml:space="preserve">A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0 ura4-D18 leu1-32 h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52801A3E" w14:textId="5AFDE247" w:rsidR="00F03E71" w:rsidRDefault="00F03E71" w:rsidP="00F03E71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sz w:val="20"/>
                <w:szCs w:val="20"/>
              </w:rPr>
              <w:t>This study</w:t>
            </w:r>
          </w:p>
        </w:tc>
      </w:tr>
      <w:tr w:rsidR="00F03E71" w:rsidRPr="000A73DC" w14:paraId="0880BEA0" w14:textId="77777777" w:rsidTr="00137611">
        <w:trPr>
          <w:trHeight w:val="395"/>
        </w:trPr>
        <w:tc>
          <w:tcPr>
            <w:tcW w:w="1525" w:type="dxa"/>
          </w:tcPr>
          <w:p w14:paraId="6CEE8302" w14:textId="387CEAB1" w:rsidR="00F03E71" w:rsidRDefault="008B1246" w:rsidP="00F03E7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GY56</w:t>
            </w:r>
          </w:p>
        </w:tc>
        <w:tc>
          <w:tcPr>
            <w:tcW w:w="6660" w:type="dxa"/>
          </w:tcPr>
          <w:p w14:paraId="1524D0D3" w14:textId="511F0AD1" w:rsidR="00F03E71" w:rsidRPr="0015090B" w:rsidRDefault="008B1246" w:rsidP="00F03E71">
            <w:pPr>
              <w:rPr>
                <w:i/>
                <w:iCs/>
                <w:sz w:val="20"/>
                <w:szCs w:val="20"/>
                <w:lang w:val="pt-BR"/>
              </w:rPr>
            </w:pPr>
            <w:r>
              <w:rPr>
                <w:i/>
                <w:iCs/>
                <w:sz w:val="20"/>
                <w:szCs w:val="20"/>
                <w:lang w:val="pt-BR"/>
              </w:rPr>
              <w:t>nda3-km311leu1-32h</w:t>
            </w:r>
            <w:r w:rsidRPr="008B1246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</w:p>
        </w:tc>
        <w:tc>
          <w:tcPr>
            <w:tcW w:w="1980" w:type="dxa"/>
          </w:tcPr>
          <w:p w14:paraId="406BF41C" w14:textId="165F92A0" w:rsidR="00F03E71" w:rsidRDefault="00D14D66" w:rsidP="00F03E71">
            <w:pPr>
              <w:rPr>
                <w:color w:val="000000" w:themeColor="text1"/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Lab stock</w:t>
            </w:r>
          </w:p>
        </w:tc>
      </w:tr>
      <w:tr w:rsidR="00F03E71" w:rsidRPr="000A73DC" w14:paraId="6C4042A8" w14:textId="77777777" w:rsidTr="00137611">
        <w:trPr>
          <w:trHeight w:val="395"/>
        </w:trPr>
        <w:tc>
          <w:tcPr>
            <w:tcW w:w="1525" w:type="dxa"/>
          </w:tcPr>
          <w:p w14:paraId="2E99431A" w14:textId="1AF99E36" w:rsidR="00F03E71" w:rsidRDefault="008B1246" w:rsidP="00F03E7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GY5099</w:t>
            </w:r>
          </w:p>
        </w:tc>
        <w:tc>
          <w:tcPr>
            <w:tcW w:w="6660" w:type="dxa"/>
          </w:tcPr>
          <w:p w14:paraId="48B0128A" w14:textId="370AEE1B" w:rsidR="00F03E71" w:rsidRPr="0015090B" w:rsidRDefault="008B1246" w:rsidP="00F03E71">
            <w:pPr>
              <w:rPr>
                <w:i/>
                <w:iCs/>
                <w:sz w:val="20"/>
                <w:szCs w:val="20"/>
                <w:lang w:val="pt-BR"/>
              </w:rPr>
            </w:pPr>
            <w:r>
              <w:rPr>
                <w:i/>
                <w:iCs/>
                <w:sz w:val="20"/>
                <w:szCs w:val="20"/>
                <w:lang w:val="pt-BR"/>
              </w:rPr>
              <w:t>cps1-191 leu1-32lys1-151ura4-D18h</w:t>
            </w:r>
            <w:r w:rsidRPr="008B1246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</w:p>
        </w:tc>
        <w:tc>
          <w:tcPr>
            <w:tcW w:w="1980" w:type="dxa"/>
          </w:tcPr>
          <w:p w14:paraId="25C406A9" w14:textId="6B88BC2B" w:rsidR="00F03E71" w:rsidRDefault="00D14D66" w:rsidP="00F03E71">
            <w:pPr>
              <w:rPr>
                <w:color w:val="000000" w:themeColor="text1"/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Lab stock</w:t>
            </w:r>
          </w:p>
        </w:tc>
      </w:tr>
      <w:tr w:rsidR="00C01B78" w:rsidRPr="000A73DC" w14:paraId="15EDD80D" w14:textId="77777777" w:rsidTr="00C01B78">
        <w:trPr>
          <w:trHeight w:val="395"/>
        </w:trPr>
        <w:tc>
          <w:tcPr>
            <w:tcW w:w="1525" w:type="dxa"/>
            <w:shd w:val="clear" w:color="auto" w:fill="D0CECE" w:themeFill="background2" w:themeFillShade="E6"/>
          </w:tcPr>
          <w:p w14:paraId="5BA5F0A4" w14:textId="2377F652" w:rsidR="00C01B78" w:rsidRDefault="00C01B78" w:rsidP="00F03E71">
            <w:pPr>
              <w:rPr>
                <w:sz w:val="20"/>
                <w:szCs w:val="20"/>
              </w:rPr>
            </w:pPr>
            <w:r w:rsidRPr="007D17D8">
              <w:rPr>
                <w:b/>
                <w:highlight w:val="lightGray"/>
              </w:rPr>
              <w:t xml:space="preserve">Figure </w:t>
            </w:r>
            <w:r>
              <w:rPr>
                <w:b/>
              </w:rPr>
              <w:t>4</w:t>
            </w:r>
          </w:p>
        </w:tc>
        <w:tc>
          <w:tcPr>
            <w:tcW w:w="6660" w:type="dxa"/>
            <w:shd w:val="clear" w:color="auto" w:fill="D0CECE" w:themeFill="background2" w:themeFillShade="E6"/>
          </w:tcPr>
          <w:p w14:paraId="080DA8F6" w14:textId="77777777" w:rsidR="00C01B78" w:rsidRDefault="00C01B78" w:rsidP="00F03E71">
            <w:pPr>
              <w:rPr>
                <w:i/>
                <w:iCs/>
                <w:sz w:val="20"/>
                <w:szCs w:val="20"/>
                <w:lang w:val="pt-BR"/>
              </w:rPr>
            </w:pPr>
          </w:p>
        </w:tc>
        <w:tc>
          <w:tcPr>
            <w:tcW w:w="1980" w:type="dxa"/>
            <w:shd w:val="clear" w:color="auto" w:fill="D0CECE" w:themeFill="background2" w:themeFillShade="E6"/>
          </w:tcPr>
          <w:p w14:paraId="0F178FA1" w14:textId="77777777" w:rsidR="00C01B78" w:rsidRPr="00504FC3" w:rsidRDefault="00C01B78" w:rsidP="00F03E71">
            <w:pPr>
              <w:rPr>
                <w:sz w:val="20"/>
                <w:szCs w:val="20"/>
              </w:rPr>
            </w:pPr>
          </w:p>
        </w:tc>
      </w:tr>
      <w:tr w:rsidR="00C01B78" w:rsidRPr="000A73DC" w14:paraId="6B4DBB22" w14:textId="77777777" w:rsidTr="00137611">
        <w:trPr>
          <w:trHeight w:val="395"/>
        </w:trPr>
        <w:tc>
          <w:tcPr>
            <w:tcW w:w="1525" w:type="dxa"/>
          </w:tcPr>
          <w:p w14:paraId="1C20EF7C" w14:textId="7FD75A36" w:rsidR="00C01B78" w:rsidRDefault="00D41764" w:rsidP="00F03E7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GY5365-2</w:t>
            </w:r>
          </w:p>
        </w:tc>
        <w:tc>
          <w:tcPr>
            <w:tcW w:w="6660" w:type="dxa"/>
          </w:tcPr>
          <w:p w14:paraId="36902258" w14:textId="18A7628F" w:rsidR="00C01B78" w:rsidRDefault="00D41764" w:rsidP="00F03E71">
            <w:pPr>
              <w:rPr>
                <w:i/>
                <w:iCs/>
                <w:sz w:val="20"/>
                <w:szCs w:val="20"/>
                <w:lang w:val="pt-BR"/>
              </w:rPr>
            </w:pPr>
            <w:r w:rsidRPr="00D41764">
              <w:rPr>
                <w:i/>
                <w:iCs/>
                <w:sz w:val="20"/>
                <w:szCs w:val="20"/>
                <w:lang w:val="pt-BR"/>
              </w:rPr>
              <w:t>mNG-cdc15 rlc1-mCherry:nat</w:t>
            </w:r>
            <w:r w:rsidRPr="007B0D94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D41764">
              <w:rPr>
                <w:i/>
                <w:iCs/>
                <w:sz w:val="20"/>
                <w:szCs w:val="20"/>
                <w:lang w:val="pt-BR"/>
              </w:rPr>
              <w:t xml:space="preserve"> sid4-mCherry:hyg</w:t>
            </w:r>
            <w:r w:rsidRPr="007B0D94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D41764">
              <w:rPr>
                <w:i/>
                <w:iCs/>
                <w:sz w:val="20"/>
                <w:szCs w:val="20"/>
                <w:lang w:val="pt-BR"/>
              </w:rPr>
              <w:t xml:space="preserve"> leu1-32 ura4-D18 ade6-M210 h</w:t>
            </w:r>
            <w:r w:rsidRPr="008F685F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52824995" w14:textId="6CDA9CEB" w:rsidR="00C01B78" w:rsidRPr="00504FC3" w:rsidRDefault="00D41764" w:rsidP="00F03E71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Lab stock</w:t>
            </w:r>
          </w:p>
        </w:tc>
      </w:tr>
      <w:tr w:rsidR="00C01B78" w:rsidRPr="000A73DC" w14:paraId="139D4747" w14:textId="77777777" w:rsidTr="00137611">
        <w:trPr>
          <w:trHeight w:val="395"/>
        </w:trPr>
        <w:tc>
          <w:tcPr>
            <w:tcW w:w="1525" w:type="dxa"/>
          </w:tcPr>
          <w:p w14:paraId="59875047" w14:textId="14C8567C" w:rsidR="00C01B78" w:rsidRDefault="00364FBF" w:rsidP="00F03E7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GY5366-2</w:t>
            </w:r>
          </w:p>
        </w:tc>
        <w:tc>
          <w:tcPr>
            <w:tcW w:w="6660" w:type="dxa"/>
          </w:tcPr>
          <w:p w14:paraId="371F919B" w14:textId="0F4CF3EA" w:rsidR="00C01B78" w:rsidRDefault="00364FBF" w:rsidP="00F03E71">
            <w:pPr>
              <w:rPr>
                <w:i/>
                <w:iCs/>
                <w:sz w:val="20"/>
                <w:szCs w:val="20"/>
                <w:lang w:val="pt-BR"/>
              </w:rPr>
            </w:pPr>
            <w:r w:rsidRPr="00364FBF">
              <w:rPr>
                <w:i/>
                <w:iCs/>
                <w:sz w:val="20"/>
                <w:szCs w:val="20"/>
                <w:lang w:val="pt-BR"/>
              </w:rPr>
              <w:t>mNG-cdc15-31A rlc1-mCherry:nat</w:t>
            </w:r>
            <w:r w:rsidRPr="007B0D94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364FBF">
              <w:rPr>
                <w:i/>
                <w:iCs/>
                <w:sz w:val="20"/>
                <w:szCs w:val="20"/>
                <w:lang w:val="pt-BR"/>
              </w:rPr>
              <w:t xml:space="preserve"> sid4-mCherry:hyg</w:t>
            </w:r>
            <w:r w:rsidRPr="007B0D94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364FBF">
              <w:rPr>
                <w:i/>
                <w:iCs/>
                <w:sz w:val="20"/>
                <w:szCs w:val="20"/>
                <w:lang w:val="pt-BR"/>
              </w:rPr>
              <w:t xml:space="preserve"> leu1-32 ura4-D18 ade6-M210 h</w:t>
            </w:r>
            <w:r w:rsidRPr="008F685F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5121AAAB" w14:textId="2F66DC18" w:rsidR="00C01B78" w:rsidRPr="00504FC3" w:rsidRDefault="00364FBF" w:rsidP="00F03E7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is study</w:t>
            </w:r>
          </w:p>
        </w:tc>
      </w:tr>
      <w:tr w:rsidR="006C5337" w:rsidRPr="000A73DC" w14:paraId="4C6FF77E" w14:textId="77777777" w:rsidTr="00137611">
        <w:trPr>
          <w:trHeight w:val="395"/>
        </w:trPr>
        <w:tc>
          <w:tcPr>
            <w:tcW w:w="1525" w:type="dxa"/>
          </w:tcPr>
          <w:p w14:paraId="1AAA3781" w14:textId="6CB0C969" w:rsidR="006C5337" w:rsidRDefault="008F685F" w:rsidP="00F03E7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GY6053-2</w:t>
            </w:r>
          </w:p>
        </w:tc>
        <w:tc>
          <w:tcPr>
            <w:tcW w:w="6660" w:type="dxa"/>
          </w:tcPr>
          <w:p w14:paraId="0F1FFDA6" w14:textId="5EF30115" w:rsidR="006C5337" w:rsidRDefault="008F685F" w:rsidP="00F03E71">
            <w:pPr>
              <w:rPr>
                <w:i/>
                <w:iCs/>
                <w:sz w:val="20"/>
                <w:szCs w:val="20"/>
                <w:lang w:val="pt-BR"/>
              </w:rPr>
            </w:pPr>
            <w:r w:rsidRPr="008F685F">
              <w:rPr>
                <w:i/>
                <w:iCs/>
                <w:sz w:val="20"/>
                <w:szCs w:val="20"/>
                <w:lang w:val="pt-BR"/>
              </w:rPr>
              <w:t>cdc15-31A rlc1-mNG:hyg</w:t>
            </w:r>
            <w:r w:rsidR="007B0D94" w:rsidRPr="007B0D94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8F685F">
              <w:rPr>
                <w:i/>
                <w:iCs/>
                <w:sz w:val="20"/>
                <w:szCs w:val="20"/>
                <w:lang w:val="pt-BR"/>
              </w:rPr>
              <w:t xml:space="preserve"> sid4-mNG:Kan</w:t>
            </w:r>
            <w:r w:rsidR="007B0D94" w:rsidRPr="007B0D94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8F685F">
              <w:rPr>
                <w:i/>
                <w:iCs/>
                <w:sz w:val="20"/>
                <w:szCs w:val="20"/>
                <w:lang w:val="pt-BR"/>
              </w:rPr>
              <w:t xml:space="preserve"> ade6-21x ura4-D18 leu1-32 h</w:t>
            </w:r>
            <w:r w:rsidRPr="008F685F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</w:p>
        </w:tc>
        <w:tc>
          <w:tcPr>
            <w:tcW w:w="1980" w:type="dxa"/>
          </w:tcPr>
          <w:p w14:paraId="59527C1B" w14:textId="08D14C02" w:rsidR="006C5337" w:rsidRPr="00504FC3" w:rsidRDefault="008F685F" w:rsidP="00F03E7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is study</w:t>
            </w:r>
          </w:p>
        </w:tc>
      </w:tr>
      <w:tr w:rsidR="006C5337" w:rsidRPr="000A73DC" w14:paraId="7918C164" w14:textId="77777777" w:rsidTr="00137611">
        <w:trPr>
          <w:trHeight w:val="395"/>
        </w:trPr>
        <w:tc>
          <w:tcPr>
            <w:tcW w:w="1525" w:type="dxa"/>
          </w:tcPr>
          <w:p w14:paraId="2EB6DFE0" w14:textId="71165FC0" w:rsidR="006C5337" w:rsidRDefault="007B0D94" w:rsidP="00F03E7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KGY19083</w:t>
            </w:r>
          </w:p>
        </w:tc>
        <w:tc>
          <w:tcPr>
            <w:tcW w:w="6660" w:type="dxa"/>
          </w:tcPr>
          <w:p w14:paraId="38B76047" w14:textId="54BB93C1" w:rsidR="006C5337" w:rsidRDefault="007B0D94" w:rsidP="00F03E71">
            <w:pPr>
              <w:rPr>
                <w:i/>
                <w:iCs/>
                <w:sz w:val="20"/>
                <w:szCs w:val="20"/>
                <w:lang w:val="pt-BR"/>
              </w:rPr>
            </w:pPr>
            <w:r>
              <w:rPr>
                <w:i/>
                <w:iCs/>
                <w:sz w:val="20"/>
                <w:szCs w:val="20"/>
                <w:lang w:val="pt-BR"/>
              </w:rPr>
              <w:t>r</w:t>
            </w:r>
            <w:r w:rsidRPr="007B0D94">
              <w:rPr>
                <w:i/>
                <w:iCs/>
                <w:sz w:val="20"/>
                <w:szCs w:val="20"/>
                <w:lang w:val="pt-BR"/>
              </w:rPr>
              <w:t xml:space="preserve">lc1-mNeonGreen:hygR </w:t>
            </w:r>
            <w:r>
              <w:rPr>
                <w:i/>
                <w:iCs/>
                <w:sz w:val="20"/>
                <w:szCs w:val="20"/>
                <w:lang w:val="pt-BR"/>
              </w:rPr>
              <w:t>s</w:t>
            </w:r>
            <w:r w:rsidRPr="007B0D94">
              <w:rPr>
                <w:i/>
                <w:iCs/>
                <w:sz w:val="20"/>
                <w:szCs w:val="20"/>
                <w:lang w:val="pt-BR"/>
              </w:rPr>
              <w:t>id4-mNeonGreen:kan</w:t>
            </w:r>
            <w:r w:rsidRPr="007B0D94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7B0D94">
              <w:rPr>
                <w:i/>
                <w:iCs/>
                <w:sz w:val="20"/>
                <w:szCs w:val="20"/>
                <w:lang w:val="pt-BR"/>
              </w:rPr>
              <w:t xml:space="preserve"> ade6-M21X ura4-d18 leu1-32 h</w:t>
            </w:r>
            <w:r w:rsidRPr="007B0D94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</w:p>
        </w:tc>
        <w:tc>
          <w:tcPr>
            <w:tcW w:w="1980" w:type="dxa"/>
          </w:tcPr>
          <w:p w14:paraId="6DF55DB4" w14:textId="42A9A8DB" w:rsidR="006C5337" w:rsidRPr="00504FC3" w:rsidRDefault="007B0D94" w:rsidP="00F03E7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ab stock</w:t>
            </w:r>
          </w:p>
        </w:tc>
      </w:tr>
      <w:tr w:rsidR="001A470D" w:rsidRPr="000A73DC" w14:paraId="04C78E48" w14:textId="77777777" w:rsidTr="00137611">
        <w:trPr>
          <w:trHeight w:val="395"/>
        </w:trPr>
        <w:tc>
          <w:tcPr>
            <w:tcW w:w="1525" w:type="dxa"/>
          </w:tcPr>
          <w:p w14:paraId="291CEDFD" w14:textId="3AE19150" w:rsidR="001A470D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1498-2</w:t>
            </w:r>
          </w:p>
        </w:tc>
        <w:tc>
          <w:tcPr>
            <w:tcW w:w="6660" w:type="dxa"/>
          </w:tcPr>
          <w:p w14:paraId="55E2BB68" w14:textId="7A908014" w:rsidR="001A470D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763C5CF8" w14:textId="148E6D30" w:rsidR="001A470D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Lab stock</w:t>
            </w:r>
          </w:p>
        </w:tc>
      </w:tr>
      <w:tr w:rsidR="001A470D" w:rsidRPr="000A73DC" w14:paraId="46F817B3" w14:textId="77777777" w:rsidTr="00137611">
        <w:trPr>
          <w:trHeight w:val="395"/>
        </w:trPr>
        <w:tc>
          <w:tcPr>
            <w:tcW w:w="1525" w:type="dxa"/>
          </w:tcPr>
          <w:p w14:paraId="1F0A5215" w14:textId="4C3F7209" w:rsidR="001A470D" w:rsidRDefault="001A470D" w:rsidP="001A470D">
            <w:pPr>
              <w:rPr>
                <w:sz w:val="20"/>
                <w:szCs w:val="20"/>
              </w:rPr>
            </w:pPr>
            <w:r w:rsidRPr="00D41BED">
              <w:rPr>
                <w:color w:val="000000" w:themeColor="text1"/>
                <w:sz w:val="20"/>
                <w:szCs w:val="20"/>
              </w:rPr>
              <w:t>KGY</w:t>
            </w:r>
            <w:r>
              <w:rPr>
                <w:color w:val="000000" w:themeColor="text1"/>
                <w:sz w:val="20"/>
                <w:szCs w:val="20"/>
              </w:rPr>
              <w:t>6011-2</w:t>
            </w:r>
          </w:p>
        </w:tc>
        <w:tc>
          <w:tcPr>
            <w:tcW w:w="6660" w:type="dxa"/>
          </w:tcPr>
          <w:p w14:paraId="69FBA619" w14:textId="39069648" w:rsidR="001A470D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D41BED">
              <w:rPr>
                <w:i/>
                <w:iCs/>
                <w:sz w:val="20"/>
                <w:szCs w:val="20"/>
                <w:lang w:val="pt-BR"/>
              </w:rPr>
              <w:t>mNG-Cdc15-</w:t>
            </w:r>
            <w:r>
              <w:rPr>
                <w:i/>
                <w:iCs/>
                <w:sz w:val="20"/>
                <w:szCs w:val="20"/>
                <w:lang w:val="pt-BR"/>
              </w:rPr>
              <w:t>31</w:t>
            </w:r>
            <w:r w:rsidRPr="00D41BED">
              <w:rPr>
                <w:i/>
                <w:iCs/>
                <w:sz w:val="20"/>
                <w:szCs w:val="20"/>
                <w:lang w:val="pt-BR"/>
              </w:rPr>
              <w:t>A ade6-21x ura4-D18 leu1-32 h</w:t>
            </w:r>
            <w:r w:rsidRPr="00C530CB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76200F4E" w14:textId="4CC01C9A" w:rsidR="001A470D" w:rsidRDefault="001A470D" w:rsidP="001A470D">
            <w:pPr>
              <w:rPr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14:paraId="1F661679" w14:textId="77777777" w:rsidTr="00137611">
        <w:trPr>
          <w:trHeight w:val="350"/>
        </w:trPr>
        <w:tc>
          <w:tcPr>
            <w:tcW w:w="1525" w:type="dxa"/>
            <w:shd w:val="clear" w:color="auto" w:fill="D9D9D9" w:themeFill="background1" w:themeFillShade="D9"/>
          </w:tcPr>
          <w:p w14:paraId="11BDD904" w14:textId="0266D968" w:rsidR="001A470D" w:rsidRPr="009412E7" w:rsidRDefault="001A470D" w:rsidP="001A470D">
            <w:pPr>
              <w:rPr>
                <w:b/>
              </w:rPr>
            </w:pPr>
            <w:r w:rsidRPr="009412E7">
              <w:rPr>
                <w:b/>
              </w:rPr>
              <w:t xml:space="preserve">Figure </w:t>
            </w:r>
            <w:r>
              <w:rPr>
                <w:b/>
              </w:rPr>
              <w:t>5</w:t>
            </w:r>
          </w:p>
        </w:tc>
        <w:tc>
          <w:tcPr>
            <w:tcW w:w="6660" w:type="dxa"/>
            <w:shd w:val="clear" w:color="auto" w:fill="D9D9D9" w:themeFill="background1" w:themeFillShade="D9"/>
          </w:tcPr>
          <w:p w14:paraId="3B3B1B43" w14:textId="77777777" w:rsidR="001A470D" w:rsidRDefault="001A470D" w:rsidP="001A470D"/>
        </w:tc>
        <w:tc>
          <w:tcPr>
            <w:tcW w:w="1980" w:type="dxa"/>
            <w:shd w:val="clear" w:color="auto" w:fill="D9D9D9" w:themeFill="background1" w:themeFillShade="D9"/>
          </w:tcPr>
          <w:p w14:paraId="6591A4A4" w14:textId="77777777" w:rsidR="001A470D" w:rsidRDefault="001A470D" w:rsidP="001A470D"/>
        </w:tc>
      </w:tr>
      <w:tr w:rsidR="001A470D" w14:paraId="3B2947A7" w14:textId="77777777" w:rsidTr="00137611">
        <w:trPr>
          <w:trHeight w:val="314"/>
        </w:trPr>
        <w:tc>
          <w:tcPr>
            <w:tcW w:w="1525" w:type="dxa"/>
            <w:shd w:val="clear" w:color="auto" w:fill="auto"/>
          </w:tcPr>
          <w:p w14:paraId="66996004" w14:textId="3FF1E117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1498-2</w:t>
            </w:r>
          </w:p>
        </w:tc>
        <w:tc>
          <w:tcPr>
            <w:tcW w:w="6660" w:type="dxa"/>
            <w:shd w:val="clear" w:color="auto" w:fill="auto"/>
          </w:tcPr>
          <w:p w14:paraId="09935197" w14:textId="7671C373" w:rsidR="001A470D" w:rsidRPr="00504FC3" w:rsidRDefault="001A470D" w:rsidP="001A470D">
            <w:pPr>
              <w:rPr>
                <w:sz w:val="20"/>
                <w:szCs w:val="20"/>
                <w:lang w:val="pt-BR"/>
              </w:rPr>
            </w:pP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  <w:shd w:val="clear" w:color="auto" w:fill="auto"/>
          </w:tcPr>
          <w:p w14:paraId="17CC86D8" w14:textId="48C84013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Lab stock</w:t>
            </w:r>
          </w:p>
        </w:tc>
      </w:tr>
      <w:tr w:rsidR="001A470D" w14:paraId="26B2ABE8" w14:textId="77777777" w:rsidTr="00137611">
        <w:trPr>
          <w:trHeight w:val="341"/>
        </w:trPr>
        <w:tc>
          <w:tcPr>
            <w:tcW w:w="1525" w:type="dxa"/>
            <w:shd w:val="clear" w:color="auto" w:fill="auto"/>
          </w:tcPr>
          <w:p w14:paraId="4BE10422" w14:textId="554C7BF9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4013-2</w:t>
            </w:r>
          </w:p>
        </w:tc>
        <w:tc>
          <w:tcPr>
            <w:tcW w:w="6660" w:type="dxa"/>
            <w:shd w:val="clear" w:color="auto" w:fill="auto"/>
          </w:tcPr>
          <w:p w14:paraId="12685CE7" w14:textId="5077EAE8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pom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tdTomato: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  <w:shd w:val="clear" w:color="auto" w:fill="auto"/>
          </w:tcPr>
          <w:p w14:paraId="48C0C782" w14:textId="66ACCC6D" w:rsidR="001A470D" w:rsidRPr="00504FC3" w:rsidRDefault="001A470D" w:rsidP="001A470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is study</w:t>
            </w:r>
          </w:p>
        </w:tc>
      </w:tr>
      <w:tr w:rsidR="001A470D" w14:paraId="4542BE6B" w14:textId="77777777" w:rsidTr="00137611">
        <w:trPr>
          <w:trHeight w:val="350"/>
        </w:trPr>
        <w:tc>
          <w:tcPr>
            <w:tcW w:w="1525" w:type="dxa"/>
            <w:shd w:val="clear" w:color="auto" w:fill="auto"/>
          </w:tcPr>
          <w:p w14:paraId="7C5F84F1" w14:textId="20DDA1C6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16119</w:t>
            </w:r>
          </w:p>
        </w:tc>
        <w:tc>
          <w:tcPr>
            <w:tcW w:w="6660" w:type="dxa"/>
            <w:shd w:val="clear" w:color="auto" w:fill="auto"/>
          </w:tcPr>
          <w:p w14:paraId="777C1473" w14:textId="73DC8388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kin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</w:p>
        </w:tc>
        <w:tc>
          <w:tcPr>
            <w:tcW w:w="1980" w:type="dxa"/>
            <w:shd w:val="clear" w:color="auto" w:fill="auto"/>
          </w:tcPr>
          <w:p w14:paraId="6E296634" w14:textId="33614126" w:rsidR="001A470D" w:rsidRPr="00504FC3" w:rsidRDefault="001A470D" w:rsidP="001A470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his study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YXJ0aW48L0F1dGhvcj48WWVhcj4yMDA5PC9ZZWFyPjxS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YXJ0aW48L0F1dGhvcj48WWVhcj4yMDA5PC9ZZWFyPjxS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1A470D" w:rsidRPr="00D75271" w14:paraId="7270A9C0" w14:textId="77777777" w:rsidTr="00137611">
        <w:trPr>
          <w:trHeight w:val="350"/>
        </w:trPr>
        <w:tc>
          <w:tcPr>
            <w:tcW w:w="1525" w:type="dxa"/>
            <w:shd w:val="clear" w:color="auto" w:fill="auto"/>
          </w:tcPr>
          <w:p w14:paraId="41B7BD20" w14:textId="5B4C0218" w:rsidR="001A470D" w:rsidRPr="00504FC3" w:rsidRDefault="001A470D" w:rsidP="001A470D">
            <w:pPr>
              <w:rPr>
                <w:sz w:val="20"/>
                <w:szCs w:val="20"/>
              </w:rPr>
            </w:pPr>
            <w:r w:rsidRPr="00AC72D9">
              <w:rPr>
                <w:sz w:val="20"/>
                <w:szCs w:val="20"/>
              </w:rPr>
              <w:t>KGY1</w:t>
            </w:r>
            <w:r>
              <w:rPr>
                <w:sz w:val="20"/>
                <w:szCs w:val="20"/>
              </w:rPr>
              <w:t>753-3</w:t>
            </w:r>
          </w:p>
        </w:tc>
        <w:tc>
          <w:tcPr>
            <w:tcW w:w="6660" w:type="dxa"/>
            <w:shd w:val="clear" w:color="auto" w:fill="auto"/>
          </w:tcPr>
          <w:p w14:paraId="40DF4074" w14:textId="707BC99E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</w:rPr>
              <w:t>shk1::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2</w:t>
            </w:r>
            <w:r w:rsidRPr="00504FC3">
              <w:rPr>
                <w:i/>
                <w:iCs/>
                <w:sz w:val="20"/>
                <w:szCs w:val="20"/>
              </w:rPr>
              <w:t>(M460A)-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Hph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ura4-294 leu1-32 ade6-</w:t>
            </w:r>
            <w:r>
              <w:rPr>
                <w:i/>
                <w:iCs/>
                <w:sz w:val="20"/>
                <w:szCs w:val="20"/>
                <w:lang w:val="pt-BR"/>
              </w:rPr>
              <w:t>M21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  <w:shd w:val="clear" w:color="auto" w:fill="auto"/>
          </w:tcPr>
          <w:p w14:paraId="4FB87516" w14:textId="2FDA4EA6" w:rsidR="001A470D" w:rsidRPr="00D75271" w:rsidRDefault="001A470D" w:rsidP="001A470D">
            <w:pPr>
              <w:rPr>
                <w:sz w:val="20"/>
                <w:szCs w:val="20"/>
                <w:lang w:val="pt-BR"/>
              </w:rPr>
            </w:pPr>
            <w:proofErr w:type="spellStart"/>
            <w:r>
              <w:rPr>
                <w:sz w:val="20"/>
                <w:szCs w:val="20"/>
                <w:lang w:val="pt-BR"/>
              </w:rPr>
              <w:t>This</w:t>
            </w:r>
            <w:proofErr w:type="spellEnd"/>
            <w:r>
              <w:rPr>
                <w:sz w:val="20"/>
                <w:szCs w:val="20"/>
                <w:lang w:val="pt-BR"/>
              </w:rPr>
              <w:t xml:space="preserve"> </w:t>
            </w:r>
            <w:proofErr w:type="spellStart"/>
            <w:r>
              <w:rPr>
                <w:sz w:val="20"/>
                <w:szCs w:val="20"/>
                <w:lang w:val="pt-BR"/>
              </w:rPr>
              <w:t>study</w:t>
            </w:r>
            <w:proofErr w:type="spellEnd"/>
          </w:p>
        </w:tc>
      </w:tr>
      <w:tr w:rsidR="001A470D" w14:paraId="1164672F" w14:textId="77777777" w:rsidTr="00137611">
        <w:trPr>
          <w:trHeight w:val="350"/>
        </w:trPr>
        <w:tc>
          <w:tcPr>
            <w:tcW w:w="1525" w:type="dxa"/>
            <w:shd w:val="clear" w:color="auto" w:fill="auto"/>
          </w:tcPr>
          <w:p w14:paraId="1B39D191" w14:textId="0C5E2F0C" w:rsidR="001A470D" w:rsidRPr="00504FC3" w:rsidRDefault="001A470D" w:rsidP="001A470D">
            <w:pPr>
              <w:rPr>
                <w:sz w:val="20"/>
                <w:szCs w:val="20"/>
                <w:highlight w:val="cyan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1766-3</w:t>
            </w:r>
          </w:p>
        </w:tc>
        <w:tc>
          <w:tcPr>
            <w:tcW w:w="6660" w:type="dxa"/>
            <w:shd w:val="clear" w:color="auto" w:fill="auto"/>
          </w:tcPr>
          <w:p w14:paraId="14295742" w14:textId="70B99998" w:rsidR="001A470D" w:rsidRPr="00504FC3" w:rsidRDefault="001A470D" w:rsidP="001A470D">
            <w:pPr>
              <w:rPr>
                <w:i/>
                <w:iCs/>
                <w:sz w:val="20"/>
                <w:szCs w:val="20"/>
                <w:highlight w:val="cyan"/>
                <w:lang w:val="pt-BR"/>
              </w:rPr>
            </w:pPr>
            <w:r w:rsidRPr="00A6032B">
              <w:rPr>
                <w:i/>
                <w:iCs/>
                <w:sz w:val="20"/>
                <w:szCs w:val="20"/>
                <w:lang w:val="pt-BR"/>
              </w:rPr>
              <w:t>pck1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2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ura4-294 leu1-32 ade6-</w:t>
            </w:r>
            <w:r>
              <w:rPr>
                <w:i/>
                <w:iCs/>
                <w:sz w:val="20"/>
                <w:szCs w:val="20"/>
                <w:lang w:val="pt-BR"/>
              </w:rPr>
              <w:t>M21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  <w:shd w:val="clear" w:color="auto" w:fill="auto"/>
          </w:tcPr>
          <w:p w14:paraId="11053F91" w14:textId="244803DC" w:rsidR="001A470D" w:rsidRPr="00504FC3" w:rsidRDefault="001A470D" w:rsidP="001A470D">
            <w:pPr>
              <w:rPr>
                <w:sz w:val="20"/>
                <w:szCs w:val="20"/>
                <w:highlight w:val="cyan"/>
              </w:rPr>
            </w:pPr>
            <w:r w:rsidRPr="00504FC3">
              <w:rPr>
                <w:sz w:val="20"/>
                <w:szCs w:val="20"/>
              </w:rPr>
              <w:t>This study</w:t>
            </w:r>
          </w:p>
        </w:tc>
      </w:tr>
      <w:tr w:rsidR="001A470D" w14:paraId="339E1477" w14:textId="77777777" w:rsidTr="00137611">
        <w:trPr>
          <w:trHeight w:val="314"/>
        </w:trPr>
        <w:tc>
          <w:tcPr>
            <w:tcW w:w="1525" w:type="dxa"/>
            <w:shd w:val="clear" w:color="auto" w:fill="auto"/>
          </w:tcPr>
          <w:p w14:paraId="7C434822" w14:textId="2B9A4D74" w:rsidR="001A470D" w:rsidRPr="00504FC3" w:rsidRDefault="001A470D" w:rsidP="001A470D">
            <w:pPr>
              <w:rPr>
                <w:sz w:val="20"/>
                <w:szCs w:val="20"/>
                <w:highlight w:val="cyan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4110</w:t>
            </w:r>
            <w:r w:rsidRPr="00504FC3">
              <w:rPr>
                <w:sz w:val="20"/>
                <w:szCs w:val="20"/>
              </w:rPr>
              <w:t>-2</w:t>
            </w:r>
          </w:p>
        </w:tc>
        <w:tc>
          <w:tcPr>
            <w:tcW w:w="6660" w:type="dxa"/>
            <w:shd w:val="clear" w:color="auto" w:fill="auto"/>
          </w:tcPr>
          <w:p w14:paraId="3C333816" w14:textId="2F7E5198" w:rsidR="001A470D" w:rsidRPr="00504FC3" w:rsidRDefault="001A470D" w:rsidP="001A470D">
            <w:pPr>
              <w:rPr>
                <w:i/>
                <w:iCs/>
                <w:sz w:val="20"/>
                <w:szCs w:val="20"/>
                <w:highlight w:val="cyan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pom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tdTomato: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kin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  <w:shd w:val="clear" w:color="auto" w:fill="auto"/>
          </w:tcPr>
          <w:p w14:paraId="13FB8806" w14:textId="63762189" w:rsidR="001A470D" w:rsidRPr="00504FC3" w:rsidRDefault="001A470D" w:rsidP="001A470D">
            <w:pPr>
              <w:rPr>
                <w:sz w:val="20"/>
                <w:szCs w:val="20"/>
                <w:highlight w:val="cyan"/>
              </w:rPr>
            </w:pPr>
            <w:r w:rsidRPr="00504FC3">
              <w:rPr>
                <w:sz w:val="20"/>
                <w:szCs w:val="20"/>
              </w:rPr>
              <w:t>This study</w:t>
            </w:r>
            <w:r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imbo&lt;/Author&gt;&lt;Year&gt;2005&lt;/Year&gt;&lt;RecNum&gt;376&lt;/RecNum&gt;&lt;DisplayText&gt;(Bimbo&lt;style face="italic"&gt; et al.&lt;/style&gt;, 2005)&lt;/DisplayText&gt;&lt;record&gt;&lt;rec-number&gt;376&lt;/rec-number&gt;&lt;foreign-keys&gt;&lt;key app="EN" db-id="xstraxfzl55rdzez59u5dfz8tv5x9a529xw2" timestamp="1596069587"&gt;376&lt;/key&gt;&lt;/foreign-keys&gt;&lt;ref-type name="Journal Article"&gt;17&lt;/ref-type&gt;&lt;contributors&gt;&lt;authors&gt;&lt;author&gt;Bimbo, A.&lt;/author&gt;&lt;author&gt;Jia, Y.&lt;/author&gt;&lt;author&gt;Poh, S. L.&lt;/author&gt;&lt;author&gt;Karuturi, R. K.&lt;/author&gt;&lt;author&gt;den Elzen, N.&lt;/author&gt;&lt;author&gt;Peng, X.&lt;/author&gt;&lt;author&gt;Zheng, L.&lt;/author&gt;&lt;author&gt;O&amp;apos;Connell, M.&lt;/author&gt;&lt;author&gt;Liu, E. T.&lt;/author&gt;&lt;author&gt;Balasubramanian, M. K.&lt;/author&gt;&lt;author&gt;Liu, J.&lt;/author&gt;&lt;/authors&gt;&lt;/contributors&gt;&lt;auth-address&gt;Temasek Life Sciences Laboratory, 1 Research Link, NUS, Singapore 117604.&lt;/auth-address&gt;&lt;titles&gt;&lt;title&gt;Systematic deletion analysis of fission yeast protein kinases&lt;/title&gt;&lt;secondary-title&gt;Eukaryot Cell&lt;/secondary-title&gt;&lt;/titles&gt;&lt;periodical&gt;&lt;full-title&gt;Eukaryot Cell&lt;/full-title&gt;&lt;/periodical&gt;&lt;pages&gt;799-813&lt;/pages&gt;&lt;volume&gt;4&lt;/volume&gt;&lt;number&gt;4&lt;/number&gt;&lt;edition&gt;2005/04/12&lt;/edition&gt;&lt;keywords&gt;&lt;keyword&gt;Biological Evolution&lt;/keyword&gt;&lt;keyword&gt;Cell Cycle&lt;/keyword&gt;&lt;keyword&gt;Cell Survival&lt;/keyword&gt;&lt;keyword&gt;DNA Damage/radiation effects&lt;/keyword&gt;&lt;keyword&gt;Microarray Analysis&lt;/keyword&gt;&lt;keyword&gt;Mutation/*genetics&lt;/keyword&gt;&lt;keyword&gt;Phylogeny&lt;/keyword&gt;&lt;keyword&gt;Protein Kinases/genetics/*metabolism&lt;/keyword&gt;&lt;keyword&gt;Schizosaccharomyces/*physiology&lt;/keyword&gt;&lt;keyword&gt;Schizosaccharomyces pombe Proteins/*physiology&lt;/keyword&gt;&lt;keyword&gt;*Sequence Deletion&lt;/keyword&gt;&lt;keyword&gt;*Signal Transduction&lt;/keyword&gt;&lt;/keywords&gt;&lt;dates&gt;&lt;year&gt;2005&lt;/year&gt;&lt;pub-dates&gt;&lt;date&gt;Apr&lt;/date&gt;&lt;/pub-dates&gt;&lt;/dates&gt;&lt;isbn&gt;1535-9778 (Print)&amp;#xD;1535-9786 (Linking)&lt;/isbn&gt;&lt;accession-num&gt;15821139&lt;/accession-num&gt;&lt;urls&gt;&lt;related-urls&gt;&lt;url&gt;https://www.ncbi.nlm.nih.gov/pubmed/15821139&lt;/url&gt;&lt;/related-urls&gt;&lt;/urls&gt;&lt;custom2&gt;PMC1087820&lt;/custom2&gt;&lt;electronic-resource-num&gt;10.1128/EC.4.4.799-813.2005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1A470D" w14:paraId="5BC12AE0" w14:textId="77777777" w:rsidTr="00137611">
        <w:trPr>
          <w:trHeight w:val="296"/>
        </w:trPr>
        <w:tc>
          <w:tcPr>
            <w:tcW w:w="1525" w:type="dxa"/>
            <w:shd w:val="clear" w:color="auto" w:fill="auto"/>
          </w:tcPr>
          <w:p w14:paraId="3084DC89" w14:textId="6BD3BB5B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4075</w:t>
            </w:r>
            <w:r w:rsidRPr="00504FC3">
              <w:rPr>
                <w:sz w:val="20"/>
                <w:szCs w:val="20"/>
              </w:rPr>
              <w:t>-2</w:t>
            </w:r>
          </w:p>
        </w:tc>
        <w:tc>
          <w:tcPr>
            <w:tcW w:w="6660" w:type="dxa"/>
            <w:shd w:val="clear" w:color="auto" w:fill="auto"/>
          </w:tcPr>
          <w:p w14:paraId="740D4105" w14:textId="1561009E" w:rsidR="001A470D" w:rsidRPr="00504FC3" w:rsidRDefault="001A470D" w:rsidP="001A470D">
            <w:pPr>
              <w:rPr>
                <w:i/>
                <w:iCs/>
                <w:sz w:val="20"/>
                <w:szCs w:val="20"/>
                <w:highlight w:val="cyan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pom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tdTomato: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</w:rPr>
              <w:t xml:space="preserve"> shk1::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2</w:t>
            </w:r>
            <w:r w:rsidRPr="00504FC3">
              <w:rPr>
                <w:i/>
                <w:iCs/>
                <w:sz w:val="20"/>
                <w:szCs w:val="20"/>
              </w:rPr>
              <w:t>(M460A)-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Hph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  <w:shd w:val="clear" w:color="auto" w:fill="auto"/>
          </w:tcPr>
          <w:p w14:paraId="3B844112" w14:textId="261B91A0" w:rsidR="001A470D" w:rsidRPr="00504FC3" w:rsidRDefault="001A470D" w:rsidP="001A470D">
            <w:pPr>
              <w:rPr>
                <w:sz w:val="20"/>
                <w:szCs w:val="20"/>
                <w:highlight w:val="cyan"/>
              </w:rPr>
            </w:pPr>
            <w:r w:rsidRPr="00504FC3">
              <w:rPr>
                <w:sz w:val="20"/>
                <w:szCs w:val="20"/>
              </w:rPr>
              <w:t>This study</w:t>
            </w:r>
          </w:p>
        </w:tc>
      </w:tr>
      <w:tr w:rsidR="001A470D" w14:paraId="5ACAFF28" w14:textId="77777777" w:rsidTr="00137611">
        <w:trPr>
          <w:trHeight w:val="350"/>
        </w:trPr>
        <w:tc>
          <w:tcPr>
            <w:tcW w:w="1525" w:type="dxa"/>
            <w:shd w:val="clear" w:color="auto" w:fill="auto"/>
          </w:tcPr>
          <w:p w14:paraId="4F7B8D63" w14:textId="06E34BFF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4097-2</w:t>
            </w:r>
          </w:p>
        </w:tc>
        <w:tc>
          <w:tcPr>
            <w:tcW w:w="6660" w:type="dxa"/>
            <w:shd w:val="clear" w:color="auto" w:fill="auto"/>
          </w:tcPr>
          <w:p w14:paraId="51EBFFBB" w14:textId="6F1C313D" w:rsidR="001A470D" w:rsidRPr="00504FC3" w:rsidRDefault="001A470D" w:rsidP="001A470D">
            <w:pPr>
              <w:rPr>
                <w:i/>
                <w:iCs/>
                <w:sz w:val="20"/>
                <w:szCs w:val="20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pom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tdTomato: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pck1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2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  <w:shd w:val="clear" w:color="auto" w:fill="auto"/>
          </w:tcPr>
          <w:p w14:paraId="65BE90EF" w14:textId="45F1819A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This study</w:t>
            </w:r>
            <w:r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DaXBhazwvQXV0aG9yPjxZZWFyPjIwMTE8L1llYXI+PFJl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DaXBhazwvQXV0aG9yPjxZZWFyPjIwMTE8L1llYXI+PFJl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1A470D" w14:paraId="4E024F53" w14:textId="77777777" w:rsidTr="00137611">
        <w:tc>
          <w:tcPr>
            <w:tcW w:w="1525" w:type="dxa"/>
          </w:tcPr>
          <w:p w14:paraId="1EDF694D" w14:textId="5E574063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4132</w:t>
            </w:r>
            <w:r w:rsidRPr="00504FC3">
              <w:rPr>
                <w:sz w:val="20"/>
                <w:szCs w:val="20"/>
              </w:rPr>
              <w:t>-2</w:t>
            </w:r>
          </w:p>
        </w:tc>
        <w:tc>
          <w:tcPr>
            <w:tcW w:w="6660" w:type="dxa"/>
          </w:tcPr>
          <w:p w14:paraId="7BD76F68" w14:textId="32ECA62B" w:rsidR="001A470D" w:rsidRPr="00504FC3" w:rsidRDefault="001A470D" w:rsidP="001A470D">
            <w:pPr>
              <w:rPr>
                <w:i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kin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</w:rPr>
              <w:t xml:space="preserve"> shk1::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2</w:t>
            </w:r>
            <w:r w:rsidRPr="00504FC3">
              <w:rPr>
                <w:i/>
                <w:iCs/>
                <w:sz w:val="20"/>
                <w:szCs w:val="20"/>
              </w:rPr>
              <w:t>(M460A)-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Hph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 h</w:t>
            </w:r>
            <w:r w:rsidRPr="00695270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12D9F114" w14:textId="046110BB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This study</w:t>
            </w:r>
          </w:p>
        </w:tc>
      </w:tr>
      <w:tr w:rsidR="001A470D" w14:paraId="58F167EC" w14:textId="77777777" w:rsidTr="00137611">
        <w:trPr>
          <w:trHeight w:val="323"/>
        </w:trPr>
        <w:tc>
          <w:tcPr>
            <w:tcW w:w="1525" w:type="dxa"/>
          </w:tcPr>
          <w:p w14:paraId="690F0F49" w14:textId="489299F4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4151-2</w:t>
            </w:r>
          </w:p>
        </w:tc>
        <w:tc>
          <w:tcPr>
            <w:tcW w:w="6660" w:type="dxa"/>
          </w:tcPr>
          <w:p w14:paraId="01CA61EE" w14:textId="6E7FBFEC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kin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 xml:space="preserve"> pck1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2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4C1B935E" w14:textId="06636079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This study</w:t>
            </w:r>
          </w:p>
        </w:tc>
      </w:tr>
      <w:tr w:rsidR="001A470D" w14:paraId="3BFE6DE4" w14:textId="77777777" w:rsidTr="00137611">
        <w:trPr>
          <w:trHeight w:val="359"/>
        </w:trPr>
        <w:tc>
          <w:tcPr>
            <w:tcW w:w="1525" w:type="dxa"/>
          </w:tcPr>
          <w:p w14:paraId="402CB35C" w14:textId="140EB83A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4133-2</w:t>
            </w:r>
          </w:p>
        </w:tc>
        <w:tc>
          <w:tcPr>
            <w:tcW w:w="6660" w:type="dxa"/>
          </w:tcPr>
          <w:p w14:paraId="0DE9961C" w14:textId="5FB77ABA" w:rsidR="001A470D" w:rsidRPr="00504FC3" w:rsidRDefault="001A470D" w:rsidP="001A470D">
            <w:pPr>
              <w:rPr>
                <w:i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</w:rPr>
              <w:t>shk1::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2</w:t>
            </w:r>
            <w:r w:rsidRPr="00504FC3">
              <w:rPr>
                <w:i/>
                <w:iCs/>
                <w:sz w:val="20"/>
                <w:szCs w:val="20"/>
              </w:rPr>
              <w:t>(M460A)-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Hph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pck1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2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 h</w:t>
            </w:r>
            <w:r w:rsidRPr="00695270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553060CD" w14:textId="3A673C21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This study</w:t>
            </w:r>
          </w:p>
        </w:tc>
      </w:tr>
      <w:tr w:rsidR="001A470D" w:rsidRPr="00B139D3" w14:paraId="77DF739D" w14:textId="77777777" w:rsidTr="00137611">
        <w:trPr>
          <w:trHeight w:val="503"/>
        </w:trPr>
        <w:tc>
          <w:tcPr>
            <w:tcW w:w="1525" w:type="dxa"/>
            <w:shd w:val="clear" w:color="auto" w:fill="auto"/>
          </w:tcPr>
          <w:p w14:paraId="478D0008" w14:textId="1B2AAA12" w:rsidR="001A470D" w:rsidRPr="00504FC3" w:rsidRDefault="001A470D" w:rsidP="001A470D">
            <w:pPr>
              <w:rPr>
                <w:bCs/>
                <w:iCs/>
                <w:color w:val="000000" w:themeColor="text1"/>
                <w:sz w:val="20"/>
                <w:szCs w:val="20"/>
              </w:rPr>
            </w:pPr>
            <w:r w:rsidRPr="00504FC3">
              <w:rPr>
                <w:bCs/>
                <w:iCs/>
                <w:color w:val="000000" w:themeColor="text1"/>
                <w:sz w:val="20"/>
                <w:szCs w:val="20"/>
              </w:rPr>
              <w:t>KGY</w:t>
            </w:r>
            <w:r>
              <w:rPr>
                <w:bCs/>
                <w:iCs/>
                <w:color w:val="000000" w:themeColor="text1"/>
                <w:sz w:val="20"/>
                <w:szCs w:val="20"/>
              </w:rPr>
              <w:t>4149-2</w:t>
            </w:r>
          </w:p>
        </w:tc>
        <w:tc>
          <w:tcPr>
            <w:tcW w:w="6660" w:type="dxa"/>
            <w:shd w:val="clear" w:color="auto" w:fill="auto"/>
          </w:tcPr>
          <w:p w14:paraId="0747034F" w14:textId="5334347E" w:rsidR="001A470D" w:rsidRPr="00504FC3" w:rsidRDefault="001A470D" w:rsidP="001A470D">
            <w:pPr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pom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tdTomato: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kin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</w:rPr>
              <w:t xml:space="preserve">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shk1::</w:t>
            </w:r>
            <w:proofErr w:type="spellStart"/>
            <w:r w:rsidRPr="00504FC3">
              <w:rPr>
                <w:i/>
                <w:iCs/>
                <w:sz w:val="20"/>
                <w:szCs w:val="20"/>
                <w:lang w:val="pt-BR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2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(M460A)-</w:t>
            </w:r>
            <w:proofErr w:type="spellStart"/>
            <w:r w:rsidRPr="00504FC3">
              <w:rPr>
                <w:i/>
                <w:iCs/>
                <w:sz w:val="20"/>
                <w:szCs w:val="20"/>
                <w:lang w:val="pt-BR"/>
              </w:rPr>
              <w:t>Hph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 h</w:t>
            </w:r>
            <w:r w:rsidRPr="00695270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  <w:shd w:val="clear" w:color="auto" w:fill="auto"/>
          </w:tcPr>
          <w:p w14:paraId="4A569D5A" w14:textId="7C7348F1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504FC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:rsidRPr="000A73DC" w14:paraId="01467ACD" w14:textId="77777777" w:rsidTr="00137611">
        <w:trPr>
          <w:trHeight w:val="467"/>
        </w:trPr>
        <w:tc>
          <w:tcPr>
            <w:tcW w:w="1525" w:type="dxa"/>
          </w:tcPr>
          <w:p w14:paraId="15CCDA4F" w14:textId="1545F8E4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4148</w:t>
            </w:r>
            <w:r w:rsidRPr="00504FC3">
              <w:rPr>
                <w:sz w:val="20"/>
                <w:szCs w:val="20"/>
              </w:rPr>
              <w:t>-2</w:t>
            </w:r>
          </w:p>
        </w:tc>
        <w:tc>
          <w:tcPr>
            <w:tcW w:w="6660" w:type="dxa"/>
          </w:tcPr>
          <w:p w14:paraId="6EDFBF3F" w14:textId="258996E3" w:rsidR="001A470D" w:rsidRPr="00504FC3" w:rsidRDefault="001A470D" w:rsidP="001A470D">
            <w:pPr>
              <w:rPr>
                <w:rFonts w:eastAsia="Arial"/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pom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tdTomato: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shk1::</w:t>
            </w:r>
            <w:proofErr w:type="spellStart"/>
            <w:r w:rsidRPr="00504FC3">
              <w:rPr>
                <w:i/>
                <w:iCs/>
                <w:sz w:val="20"/>
                <w:szCs w:val="20"/>
                <w:lang w:val="pt-BR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2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(M460A)-Hph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pck1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2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 h</w:t>
            </w:r>
            <w:r w:rsidRPr="00695270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18B8B6B8" w14:textId="70A10A8D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:rsidRPr="000A73DC" w14:paraId="212B8B01" w14:textId="77777777" w:rsidTr="00137611">
        <w:trPr>
          <w:trHeight w:val="539"/>
        </w:trPr>
        <w:tc>
          <w:tcPr>
            <w:tcW w:w="1525" w:type="dxa"/>
          </w:tcPr>
          <w:p w14:paraId="03886E33" w14:textId="62F38ED7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4152-2</w:t>
            </w:r>
          </w:p>
        </w:tc>
        <w:tc>
          <w:tcPr>
            <w:tcW w:w="6660" w:type="dxa"/>
          </w:tcPr>
          <w:p w14:paraId="23F849A9" w14:textId="3ADD707A" w:rsidR="001A470D" w:rsidRPr="00504FC3" w:rsidRDefault="001A470D" w:rsidP="001A470D">
            <w:pPr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pom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tdTomato: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kin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pck1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2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072E958A" w14:textId="47519AC7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504FC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:rsidRPr="000A73DC" w14:paraId="538ED33C" w14:textId="77777777" w:rsidTr="00137611">
        <w:trPr>
          <w:trHeight w:val="539"/>
        </w:trPr>
        <w:tc>
          <w:tcPr>
            <w:tcW w:w="1525" w:type="dxa"/>
          </w:tcPr>
          <w:p w14:paraId="29AC567F" w14:textId="78D009A0" w:rsidR="001A470D" w:rsidRPr="00504FC3" w:rsidRDefault="001A470D" w:rsidP="001A470D">
            <w:pPr>
              <w:rPr>
                <w:sz w:val="20"/>
                <w:szCs w:val="20"/>
              </w:rPr>
            </w:pPr>
            <w:r w:rsidRPr="00D41BED">
              <w:rPr>
                <w:color w:val="000000" w:themeColor="text1"/>
                <w:sz w:val="20"/>
                <w:szCs w:val="20"/>
              </w:rPr>
              <w:t>KGY4153-2</w:t>
            </w:r>
          </w:p>
        </w:tc>
        <w:tc>
          <w:tcPr>
            <w:tcW w:w="6660" w:type="dxa"/>
          </w:tcPr>
          <w:p w14:paraId="537F1A78" w14:textId="340F8F47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kin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</w:rPr>
              <w:t xml:space="preserve"> shk1::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2</w:t>
            </w:r>
            <w:r w:rsidRPr="00504FC3">
              <w:rPr>
                <w:i/>
                <w:iCs/>
                <w:sz w:val="20"/>
                <w:szCs w:val="20"/>
              </w:rPr>
              <w:t>(M460A)-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Hph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pck1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2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 h</w:t>
            </w:r>
            <w:r w:rsidRPr="00695270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4E2744FF" w14:textId="400367BF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504FC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:rsidRPr="000A73DC" w14:paraId="59D37D52" w14:textId="77777777" w:rsidTr="00137611">
        <w:trPr>
          <w:trHeight w:val="539"/>
        </w:trPr>
        <w:tc>
          <w:tcPr>
            <w:tcW w:w="1525" w:type="dxa"/>
          </w:tcPr>
          <w:p w14:paraId="1146965D" w14:textId="35D29FAC" w:rsidR="001A470D" w:rsidRPr="0040435C" w:rsidRDefault="001A470D" w:rsidP="001A470D">
            <w:pPr>
              <w:rPr>
                <w:color w:val="000000" w:themeColor="text1"/>
                <w:sz w:val="20"/>
                <w:szCs w:val="20"/>
                <w:highlight w:val="cyan"/>
              </w:rPr>
            </w:pPr>
            <w:r w:rsidRPr="00D41BED">
              <w:rPr>
                <w:color w:val="000000" w:themeColor="text1"/>
                <w:sz w:val="20"/>
                <w:szCs w:val="20"/>
              </w:rPr>
              <w:t>KGY1183-3</w:t>
            </w:r>
          </w:p>
        </w:tc>
        <w:tc>
          <w:tcPr>
            <w:tcW w:w="6660" w:type="dxa"/>
          </w:tcPr>
          <w:p w14:paraId="5C033B69" w14:textId="7AD1D4A9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D41BED">
              <w:rPr>
                <w:i/>
                <w:iCs/>
                <w:sz w:val="20"/>
                <w:szCs w:val="20"/>
                <w:lang w:val="pt-BR"/>
              </w:rPr>
              <w:t>mNG-Cdc15-</w:t>
            </w:r>
            <w:r>
              <w:rPr>
                <w:i/>
                <w:iCs/>
                <w:sz w:val="20"/>
                <w:szCs w:val="20"/>
                <w:lang w:val="pt-BR"/>
              </w:rPr>
              <w:t>1</w:t>
            </w:r>
            <w:r w:rsidRPr="00D41BED">
              <w:rPr>
                <w:i/>
                <w:iCs/>
                <w:sz w:val="20"/>
                <w:szCs w:val="20"/>
                <w:lang w:val="pt-BR"/>
              </w:rPr>
              <w:t>A ade6-21x ura4-D18 leu1-32 h</w:t>
            </w:r>
            <w:r w:rsidRPr="00C530CB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030B0BE2" w14:textId="4FF3BFDE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504FC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:rsidRPr="000A73DC" w14:paraId="77CE5896" w14:textId="77777777" w:rsidTr="00137611">
        <w:trPr>
          <w:trHeight w:val="539"/>
        </w:trPr>
        <w:tc>
          <w:tcPr>
            <w:tcW w:w="1525" w:type="dxa"/>
          </w:tcPr>
          <w:p w14:paraId="68B1AA20" w14:textId="6E13A33D" w:rsidR="001A470D" w:rsidRPr="0040435C" w:rsidRDefault="001A470D" w:rsidP="001A470D">
            <w:pPr>
              <w:rPr>
                <w:color w:val="000000" w:themeColor="text1"/>
                <w:sz w:val="20"/>
                <w:szCs w:val="20"/>
                <w:highlight w:val="cyan"/>
              </w:rPr>
            </w:pPr>
            <w:r w:rsidRPr="00D41BED">
              <w:rPr>
                <w:color w:val="000000" w:themeColor="text1"/>
                <w:sz w:val="20"/>
                <w:szCs w:val="20"/>
              </w:rPr>
              <w:t>KGY706-2</w:t>
            </w:r>
          </w:p>
        </w:tc>
        <w:tc>
          <w:tcPr>
            <w:tcW w:w="6660" w:type="dxa"/>
          </w:tcPr>
          <w:p w14:paraId="02D88151" w14:textId="4E9632E3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D41BED">
              <w:rPr>
                <w:i/>
                <w:iCs/>
                <w:sz w:val="20"/>
                <w:szCs w:val="20"/>
                <w:lang w:val="pt-BR"/>
              </w:rPr>
              <w:t>mNG-Cdc15-5A ade6-21x ura4-D18 leu1-32 h</w:t>
            </w:r>
            <w:r w:rsidRPr="00C530CB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46E5C549" w14:textId="5D219FD2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:rsidRPr="000A73DC" w14:paraId="06AD8138" w14:textId="77777777" w:rsidTr="00137611">
        <w:trPr>
          <w:trHeight w:val="539"/>
        </w:trPr>
        <w:tc>
          <w:tcPr>
            <w:tcW w:w="1525" w:type="dxa"/>
          </w:tcPr>
          <w:p w14:paraId="2F53F668" w14:textId="55222ACB" w:rsidR="001A470D" w:rsidRPr="0040435C" w:rsidRDefault="001A470D" w:rsidP="001A470D">
            <w:pPr>
              <w:rPr>
                <w:color w:val="000000" w:themeColor="text1"/>
                <w:sz w:val="20"/>
                <w:szCs w:val="20"/>
                <w:highlight w:val="cyan"/>
              </w:rPr>
            </w:pPr>
            <w:r w:rsidRPr="00D41BED">
              <w:rPr>
                <w:color w:val="000000" w:themeColor="text1"/>
                <w:sz w:val="20"/>
                <w:szCs w:val="20"/>
              </w:rPr>
              <w:t>K</w:t>
            </w:r>
            <w:r>
              <w:rPr>
                <w:color w:val="000000" w:themeColor="text1"/>
                <w:sz w:val="20"/>
                <w:szCs w:val="20"/>
              </w:rPr>
              <w:t>GY6007-2</w:t>
            </w:r>
          </w:p>
        </w:tc>
        <w:tc>
          <w:tcPr>
            <w:tcW w:w="6660" w:type="dxa"/>
          </w:tcPr>
          <w:p w14:paraId="4320B3EC" w14:textId="68319558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D41BED">
              <w:rPr>
                <w:i/>
                <w:iCs/>
                <w:sz w:val="20"/>
                <w:szCs w:val="20"/>
                <w:lang w:val="pt-BR"/>
              </w:rPr>
              <w:t>mNG-Cdc15-</w:t>
            </w:r>
            <w:r>
              <w:rPr>
                <w:i/>
                <w:iCs/>
                <w:sz w:val="20"/>
                <w:szCs w:val="20"/>
                <w:lang w:val="pt-BR"/>
              </w:rPr>
              <w:t>11</w:t>
            </w:r>
            <w:r w:rsidRPr="00D41BED">
              <w:rPr>
                <w:i/>
                <w:iCs/>
                <w:sz w:val="20"/>
                <w:szCs w:val="20"/>
                <w:lang w:val="pt-BR"/>
              </w:rPr>
              <w:t>A ade6-21x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D41BED">
              <w:rPr>
                <w:i/>
                <w:iCs/>
                <w:sz w:val="20"/>
                <w:szCs w:val="20"/>
                <w:lang w:val="pt-BR"/>
              </w:rPr>
              <w:t>h</w:t>
            </w:r>
            <w:r w:rsidRPr="00C530CB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58A32ACB" w14:textId="740DD363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:rsidRPr="000A73DC" w14:paraId="57D20C1E" w14:textId="77777777" w:rsidTr="00137611">
        <w:trPr>
          <w:trHeight w:val="539"/>
        </w:trPr>
        <w:tc>
          <w:tcPr>
            <w:tcW w:w="1525" w:type="dxa"/>
          </w:tcPr>
          <w:p w14:paraId="7FE5D7CA" w14:textId="2ACDE863" w:rsidR="001A470D" w:rsidRPr="00D41BED" w:rsidRDefault="001A470D" w:rsidP="001A470D">
            <w:pPr>
              <w:rPr>
                <w:color w:val="000000" w:themeColor="text1"/>
                <w:sz w:val="20"/>
                <w:szCs w:val="20"/>
                <w:highlight w:val="cyan"/>
              </w:rPr>
            </w:pPr>
            <w:r w:rsidRPr="00D41BED">
              <w:rPr>
                <w:color w:val="000000" w:themeColor="text1"/>
                <w:sz w:val="20"/>
                <w:szCs w:val="20"/>
              </w:rPr>
              <w:t>KGY19616</w:t>
            </w:r>
          </w:p>
        </w:tc>
        <w:tc>
          <w:tcPr>
            <w:tcW w:w="6660" w:type="dxa"/>
          </w:tcPr>
          <w:p w14:paraId="2F946BD3" w14:textId="696A0B55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D41BED">
              <w:rPr>
                <w:i/>
                <w:iCs/>
                <w:sz w:val="20"/>
                <w:szCs w:val="20"/>
                <w:lang w:val="pt-BR"/>
              </w:rPr>
              <w:t>mNG-Cdc15-</w:t>
            </w:r>
            <w:r>
              <w:rPr>
                <w:i/>
                <w:iCs/>
                <w:sz w:val="20"/>
                <w:szCs w:val="20"/>
                <w:lang w:val="pt-BR"/>
              </w:rPr>
              <w:t>22</w:t>
            </w:r>
            <w:r w:rsidRPr="00D41BED">
              <w:rPr>
                <w:i/>
                <w:iCs/>
                <w:sz w:val="20"/>
                <w:szCs w:val="20"/>
                <w:lang w:val="pt-BR"/>
              </w:rPr>
              <w:t>A ade6-21x ura4-D18 leu1-32 h</w:t>
            </w:r>
            <w:r w:rsidRPr="00C530CB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6BF958D6" w14:textId="4825E37E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Lab stock</w:t>
            </w:r>
          </w:p>
        </w:tc>
      </w:tr>
      <w:tr w:rsidR="001A470D" w:rsidRPr="000A73DC" w14:paraId="3065CB5A" w14:textId="77777777" w:rsidTr="00137611">
        <w:trPr>
          <w:trHeight w:val="539"/>
        </w:trPr>
        <w:tc>
          <w:tcPr>
            <w:tcW w:w="1525" w:type="dxa"/>
          </w:tcPr>
          <w:p w14:paraId="5ECF35C3" w14:textId="5EE8779C" w:rsidR="001A470D" w:rsidRPr="00D41BED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D41BED">
              <w:rPr>
                <w:color w:val="000000" w:themeColor="text1"/>
                <w:sz w:val="20"/>
                <w:szCs w:val="20"/>
              </w:rPr>
              <w:t>KGY</w:t>
            </w:r>
            <w:r>
              <w:rPr>
                <w:color w:val="000000" w:themeColor="text1"/>
                <w:sz w:val="20"/>
                <w:szCs w:val="20"/>
              </w:rPr>
              <w:t>6011-2</w:t>
            </w:r>
          </w:p>
        </w:tc>
        <w:tc>
          <w:tcPr>
            <w:tcW w:w="6660" w:type="dxa"/>
          </w:tcPr>
          <w:p w14:paraId="4E4E6E81" w14:textId="485A35D0" w:rsidR="001A470D" w:rsidRPr="00D41BED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D41BED">
              <w:rPr>
                <w:i/>
                <w:iCs/>
                <w:sz w:val="20"/>
                <w:szCs w:val="20"/>
                <w:lang w:val="pt-BR"/>
              </w:rPr>
              <w:t>mNG-Cdc15-</w:t>
            </w:r>
            <w:r>
              <w:rPr>
                <w:i/>
                <w:iCs/>
                <w:sz w:val="20"/>
                <w:szCs w:val="20"/>
                <w:lang w:val="pt-BR"/>
              </w:rPr>
              <w:t>31</w:t>
            </w:r>
            <w:r w:rsidRPr="00D41BED">
              <w:rPr>
                <w:i/>
                <w:iCs/>
                <w:sz w:val="20"/>
                <w:szCs w:val="20"/>
                <w:lang w:val="pt-BR"/>
              </w:rPr>
              <w:t>A ade6-21x ura4-D18 leu1-32 h</w:t>
            </w:r>
            <w:r w:rsidRPr="00C530CB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31F21D96" w14:textId="54E94430" w:rsidR="001A470D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:rsidRPr="000A73DC" w14:paraId="1923600F" w14:textId="77777777" w:rsidTr="00137611">
        <w:trPr>
          <w:trHeight w:val="539"/>
        </w:trPr>
        <w:tc>
          <w:tcPr>
            <w:tcW w:w="1525" w:type="dxa"/>
          </w:tcPr>
          <w:p w14:paraId="02856F3C" w14:textId="5704FE12" w:rsidR="001A470D" w:rsidRPr="00D41BED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KGY3019</w:t>
            </w:r>
          </w:p>
        </w:tc>
        <w:tc>
          <w:tcPr>
            <w:tcW w:w="6660" w:type="dxa"/>
          </w:tcPr>
          <w:p w14:paraId="5408FF54" w14:textId="513B3FC9" w:rsidR="001A470D" w:rsidRPr="00D41BED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123772">
              <w:rPr>
                <w:i/>
                <w:iCs/>
                <w:sz w:val="20"/>
                <w:szCs w:val="20"/>
                <w:lang w:val="pt-BR"/>
              </w:rPr>
              <w:t>cdc15-GFP::kan</w:t>
            </w:r>
            <w:r w:rsidRPr="00123772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123772">
              <w:rPr>
                <w:i/>
                <w:iCs/>
                <w:sz w:val="20"/>
                <w:szCs w:val="20"/>
                <w:lang w:val="pt-BR"/>
              </w:rPr>
              <w:t xml:space="preserve"> ade6-M210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123772">
              <w:rPr>
                <w:i/>
                <w:iCs/>
                <w:sz w:val="20"/>
                <w:szCs w:val="20"/>
                <w:lang w:val="pt-BR"/>
              </w:rPr>
              <w:t>h</w:t>
            </w:r>
            <w:r w:rsidRPr="00123772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78380BA3" w14:textId="337EC642" w:rsidR="001A470D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D1730F">
              <w:rPr>
                <w:color w:val="000000" w:themeColor="text1"/>
                <w:sz w:val="20"/>
                <w:szCs w:val="20"/>
              </w:rPr>
              <w:t>Lab stock</w:t>
            </w:r>
          </w:p>
        </w:tc>
      </w:tr>
      <w:tr w:rsidR="001A470D" w:rsidRPr="000A73DC" w14:paraId="5320B1CA" w14:textId="77777777" w:rsidTr="00137611">
        <w:trPr>
          <w:trHeight w:val="539"/>
        </w:trPr>
        <w:tc>
          <w:tcPr>
            <w:tcW w:w="1525" w:type="dxa"/>
          </w:tcPr>
          <w:p w14:paraId="72B26F50" w14:textId="1A67238C" w:rsidR="001A470D" w:rsidRPr="00D41BED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KGY9446</w:t>
            </w:r>
          </w:p>
        </w:tc>
        <w:tc>
          <w:tcPr>
            <w:tcW w:w="6660" w:type="dxa"/>
          </w:tcPr>
          <w:p w14:paraId="42654B05" w14:textId="20ED17DF" w:rsidR="001A470D" w:rsidRPr="00EC1E6A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>
              <w:rPr>
                <w:i/>
                <w:iCs/>
                <w:sz w:val="20"/>
                <w:szCs w:val="20"/>
                <w:lang w:val="pt-BR"/>
              </w:rPr>
              <w:t>cdc15::cdc15(SP11A)-</w:t>
            </w:r>
            <w:proofErr w:type="spellStart"/>
            <w:r>
              <w:rPr>
                <w:i/>
                <w:iCs/>
                <w:sz w:val="20"/>
                <w:szCs w:val="20"/>
                <w:lang w:val="pt-BR"/>
              </w:rPr>
              <w:t>GFP:kan</w:t>
            </w:r>
            <w:r w:rsidRPr="00EC1E6A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proofErr w:type="spellEnd"/>
            <w:r w:rsidRPr="00123772">
              <w:rPr>
                <w:i/>
                <w:iCs/>
                <w:sz w:val="20"/>
                <w:szCs w:val="20"/>
                <w:lang w:val="pt-BR"/>
              </w:rPr>
              <w:t xml:space="preserve"> ade6-M210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123772">
              <w:rPr>
                <w:i/>
                <w:iCs/>
                <w:sz w:val="20"/>
                <w:szCs w:val="20"/>
                <w:lang w:val="pt-BR"/>
              </w:rPr>
              <w:t>h</w:t>
            </w:r>
            <w:r w:rsidRPr="00123772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42FBDB81" w14:textId="2188A406" w:rsidR="001A470D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D1730F">
              <w:rPr>
                <w:color w:val="000000" w:themeColor="text1"/>
                <w:sz w:val="20"/>
                <w:szCs w:val="20"/>
              </w:rPr>
              <w:t>Lab stock</w:t>
            </w:r>
          </w:p>
        </w:tc>
      </w:tr>
      <w:tr w:rsidR="001A470D" w:rsidRPr="000A73DC" w14:paraId="5570C245" w14:textId="77777777" w:rsidTr="00137611">
        <w:trPr>
          <w:trHeight w:val="539"/>
        </w:trPr>
        <w:tc>
          <w:tcPr>
            <w:tcW w:w="1525" w:type="dxa"/>
          </w:tcPr>
          <w:p w14:paraId="7CFCD6FA" w14:textId="4B684973" w:rsidR="001A470D" w:rsidRPr="00D41BED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KGY9444</w:t>
            </w:r>
          </w:p>
        </w:tc>
        <w:tc>
          <w:tcPr>
            <w:tcW w:w="6660" w:type="dxa"/>
          </w:tcPr>
          <w:p w14:paraId="0AD03686" w14:textId="7BD61B8F" w:rsidR="001A470D" w:rsidRPr="00D41BED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>
              <w:rPr>
                <w:i/>
                <w:iCs/>
                <w:sz w:val="20"/>
                <w:szCs w:val="20"/>
                <w:lang w:val="pt-BR"/>
              </w:rPr>
              <w:t>cdc15::cdc15(RXXS13A)-</w:t>
            </w:r>
            <w:proofErr w:type="spellStart"/>
            <w:r>
              <w:rPr>
                <w:i/>
                <w:iCs/>
                <w:sz w:val="20"/>
                <w:szCs w:val="20"/>
                <w:lang w:val="pt-BR"/>
              </w:rPr>
              <w:t>GFP:kan</w:t>
            </w:r>
            <w:r w:rsidRPr="00EC1E6A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proofErr w:type="spellEnd"/>
            <w:r w:rsidRPr="00123772">
              <w:rPr>
                <w:i/>
                <w:iCs/>
                <w:sz w:val="20"/>
                <w:szCs w:val="20"/>
                <w:lang w:val="pt-BR"/>
              </w:rPr>
              <w:t xml:space="preserve"> ade6-M210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123772">
              <w:rPr>
                <w:i/>
                <w:iCs/>
                <w:sz w:val="20"/>
                <w:szCs w:val="20"/>
                <w:lang w:val="pt-BR"/>
              </w:rPr>
              <w:t>h</w:t>
            </w:r>
            <w:r w:rsidRPr="00123772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70C87656" w14:textId="1209500D" w:rsidR="001A470D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D1730F">
              <w:rPr>
                <w:color w:val="000000" w:themeColor="text1"/>
                <w:sz w:val="20"/>
                <w:szCs w:val="20"/>
              </w:rPr>
              <w:t>Lab stock</w:t>
            </w:r>
          </w:p>
        </w:tc>
      </w:tr>
      <w:tr w:rsidR="001A470D" w:rsidRPr="000A73DC" w14:paraId="5604786C" w14:textId="77777777" w:rsidTr="00137611">
        <w:trPr>
          <w:trHeight w:val="539"/>
        </w:trPr>
        <w:tc>
          <w:tcPr>
            <w:tcW w:w="1525" w:type="dxa"/>
          </w:tcPr>
          <w:p w14:paraId="25F8FC4F" w14:textId="72D0974A" w:rsidR="001A470D" w:rsidRPr="00D41BED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lastRenderedPageBreak/>
              <w:t>KGY8461</w:t>
            </w:r>
          </w:p>
        </w:tc>
        <w:tc>
          <w:tcPr>
            <w:tcW w:w="6660" w:type="dxa"/>
          </w:tcPr>
          <w:p w14:paraId="5BF4321F" w14:textId="15E2F74D" w:rsidR="001A470D" w:rsidRPr="00D41BED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>
              <w:rPr>
                <w:i/>
                <w:iCs/>
                <w:sz w:val="20"/>
                <w:szCs w:val="20"/>
                <w:lang w:val="pt-BR"/>
              </w:rPr>
              <w:t>cdc15::cdc15(SP11+others-18A)-</w:t>
            </w:r>
            <w:proofErr w:type="spellStart"/>
            <w:r>
              <w:rPr>
                <w:i/>
                <w:iCs/>
                <w:sz w:val="20"/>
                <w:szCs w:val="20"/>
                <w:lang w:val="pt-BR"/>
              </w:rPr>
              <w:t>GFP:kan</w:t>
            </w:r>
            <w:r w:rsidRPr="00EC1E6A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proofErr w:type="spellEnd"/>
            <w:r w:rsidRPr="00123772">
              <w:rPr>
                <w:i/>
                <w:iCs/>
                <w:sz w:val="20"/>
                <w:szCs w:val="20"/>
                <w:lang w:val="pt-BR"/>
              </w:rPr>
              <w:t xml:space="preserve"> ade6-M210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123772">
              <w:rPr>
                <w:i/>
                <w:iCs/>
                <w:sz w:val="20"/>
                <w:szCs w:val="20"/>
                <w:lang w:val="pt-BR"/>
              </w:rPr>
              <w:t>h</w:t>
            </w:r>
            <w:r w:rsidRPr="00123772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4233BDC8" w14:textId="0A50BC59" w:rsidR="001A470D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D1730F">
              <w:rPr>
                <w:color w:val="000000" w:themeColor="text1"/>
                <w:sz w:val="20"/>
                <w:szCs w:val="20"/>
              </w:rPr>
              <w:t>Lab stock</w:t>
            </w:r>
          </w:p>
        </w:tc>
      </w:tr>
      <w:tr w:rsidR="001A470D" w:rsidRPr="000A73DC" w14:paraId="5B67CDFA" w14:textId="77777777" w:rsidTr="00137611">
        <w:trPr>
          <w:trHeight w:val="539"/>
        </w:trPr>
        <w:tc>
          <w:tcPr>
            <w:tcW w:w="1525" w:type="dxa"/>
          </w:tcPr>
          <w:p w14:paraId="2F4ABC41" w14:textId="61793AAF" w:rsidR="001A470D" w:rsidRPr="00D41BED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KGY10307</w:t>
            </w:r>
          </w:p>
        </w:tc>
        <w:tc>
          <w:tcPr>
            <w:tcW w:w="6660" w:type="dxa"/>
          </w:tcPr>
          <w:p w14:paraId="6124D66A" w14:textId="1828EB3F" w:rsidR="001A470D" w:rsidRPr="00D41BED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>
              <w:rPr>
                <w:i/>
                <w:iCs/>
                <w:sz w:val="20"/>
                <w:szCs w:val="20"/>
                <w:lang w:val="pt-BR"/>
              </w:rPr>
              <w:t>cdc15::cdc15(RXXS+SP+others27A)-</w:t>
            </w:r>
            <w:proofErr w:type="spellStart"/>
            <w:r>
              <w:rPr>
                <w:i/>
                <w:iCs/>
                <w:sz w:val="20"/>
                <w:szCs w:val="20"/>
                <w:lang w:val="pt-BR"/>
              </w:rPr>
              <w:t>GFP:kan</w:t>
            </w:r>
            <w:r w:rsidRPr="00EC1E6A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proofErr w:type="spellEnd"/>
            <w:r w:rsidRPr="00123772">
              <w:rPr>
                <w:i/>
                <w:iCs/>
                <w:sz w:val="20"/>
                <w:szCs w:val="20"/>
                <w:lang w:val="pt-BR"/>
              </w:rPr>
              <w:t xml:space="preserve"> ade6-M210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123772">
              <w:rPr>
                <w:i/>
                <w:iCs/>
                <w:sz w:val="20"/>
                <w:szCs w:val="20"/>
                <w:lang w:val="pt-BR"/>
              </w:rPr>
              <w:t>h</w:t>
            </w:r>
            <w:r w:rsidRPr="00294EF8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</w:p>
        </w:tc>
        <w:tc>
          <w:tcPr>
            <w:tcW w:w="1980" w:type="dxa"/>
          </w:tcPr>
          <w:p w14:paraId="5D428150" w14:textId="56564998" w:rsidR="001A470D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Lab stock</w:t>
            </w:r>
          </w:p>
        </w:tc>
      </w:tr>
      <w:tr w:rsidR="001A470D" w:rsidRPr="000A73DC" w14:paraId="5C651FD7" w14:textId="77777777" w:rsidTr="00137611">
        <w:trPr>
          <w:trHeight w:val="539"/>
        </w:trPr>
        <w:tc>
          <w:tcPr>
            <w:tcW w:w="1525" w:type="dxa"/>
            <w:shd w:val="clear" w:color="auto" w:fill="D9D9D9" w:themeFill="background1" w:themeFillShade="D9"/>
          </w:tcPr>
          <w:p w14:paraId="5B8FDC4B" w14:textId="27EB552D" w:rsidR="001A470D" w:rsidRPr="004258A3" w:rsidRDefault="001A470D" w:rsidP="001A470D">
            <w:pPr>
              <w:rPr>
                <w:b/>
                <w:color w:val="000000" w:themeColor="text1"/>
                <w:highlight w:val="cyan"/>
              </w:rPr>
            </w:pPr>
            <w:r w:rsidRPr="00B85734">
              <w:rPr>
                <w:b/>
                <w:color w:val="000000" w:themeColor="text1"/>
              </w:rPr>
              <w:t>Figure 9</w:t>
            </w:r>
          </w:p>
        </w:tc>
        <w:tc>
          <w:tcPr>
            <w:tcW w:w="6660" w:type="dxa"/>
            <w:shd w:val="clear" w:color="auto" w:fill="D9D9D9" w:themeFill="background1" w:themeFillShade="D9"/>
          </w:tcPr>
          <w:p w14:paraId="39030D93" w14:textId="77777777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</w:p>
        </w:tc>
        <w:tc>
          <w:tcPr>
            <w:tcW w:w="1980" w:type="dxa"/>
            <w:shd w:val="clear" w:color="auto" w:fill="D9D9D9" w:themeFill="background1" w:themeFillShade="D9"/>
          </w:tcPr>
          <w:p w14:paraId="452CA28F" w14:textId="77777777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</w:p>
        </w:tc>
      </w:tr>
      <w:tr w:rsidR="001A470D" w:rsidRPr="000A73DC" w14:paraId="7D183722" w14:textId="77777777" w:rsidTr="00137611">
        <w:trPr>
          <w:trHeight w:val="539"/>
        </w:trPr>
        <w:tc>
          <w:tcPr>
            <w:tcW w:w="1525" w:type="dxa"/>
          </w:tcPr>
          <w:p w14:paraId="1C68090E" w14:textId="30BAD5A9" w:rsidR="001A470D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1498-2</w:t>
            </w:r>
          </w:p>
        </w:tc>
        <w:tc>
          <w:tcPr>
            <w:tcW w:w="6660" w:type="dxa"/>
          </w:tcPr>
          <w:p w14:paraId="5E302CD6" w14:textId="0AA38519" w:rsidR="001A470D" w:rsidRPr="004258A3" w:rsidRDefault="001A470D" w:rsidP="001A470D">
            <w:pPr>
              <w:rPr>
                <w:i/>
                <w:iCs/>
                <w:sz w:val="20"/>
                <w:szCs w:val="20"/>
              </w:rPr>
            </w:pP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7934E3E8" w14:textId="3E35B53F" w:rsidR="001A470D" w:rsidRPr="00A9712F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Lab stock</w:t>
            </w:r>
          </w:p>
        </w:tc>
      </w:tr>
      <w:tr w:rsidR="001A470D" w:rsidRPr="000A73DC" w14:paraId="73362819" w14:textId="77777777" w:rsidTr="00137611">
        <w:trPr>
          <w:trHeight w:val="539"/>
        </w:trPr>
        <w:tc>
          <w:tcPr>
            <w:tcW w:w="1525" w:type="dxa"/>
          </w:tcPr>
          <w:p w14:paraId="3FADB1A0" w14:textId="605251B5" w:rsidR="001A470D" w:rsidRDefault="001A470D" w:rsidP="001A470D">
            <w:pPr>
              <w:rPr>
                <w:sz w:val="20"/>
                <w:szCs w:val="20"/>
              </w:rPr>
            </w:pPr>
            <w:r w:rsidRPr="00D41BED">
              <w:rPr>
                <w:color w:val="000000" w:themeColor="text1"/>
                <w:sz w:val="20"/>
                <w:szCs w:val="20"/>
              </w:rPr>
              <w:t>KGY19616</w:t>
            </w:r>
          </w:p>
        </w:tc>
        <w:tc>
          <w:tcPr>
            <w:tcW w:w="6660" w:type="dxa"/>
          </w:tcPr>
          <w:p w14:paraId="058415CE" w14:textId="51157E7F" w:rsidR="001A470D" w:rsidRPr="004258A3" w:rsidRDefault="001A470D" w:rsidP="001A470D">
            <w:pPr>
              <w:rPr>
                <w:i/>
                <w:iCs/>
                <w:sz w:val="20"/>
                <w:szCs w:val="20"/>
              </w:rPr>
            </w:pPr>
            <w:r w:rsidRPr="00D41BED">
              <w:rPr>
                <w:i/>
                <w:iCs/>
                <w:sz w:val="20"/>
                <w:szCs w:val="20"/>
                <w:lang w:val="pt-BR"/>
              </w:rPr>
              <w:t>mNG-Cdc15-</w:t>
            </w:r>
            <w:r>
              <w:rPr>
                <w:i/>
                <w:iCs/>
                <w:sz w:val="20"/>
                <w:szCs w:val="20"/>
                <w:lang w:val="pt-BR"/>
              </w:rPr>
              <w:t>22</w:t>
            </w:r>
            <w:r w:rsidRPr="00D41BED">
              <w:rPr>
                <w:i/>
                <w:iCs/>
                <w:sz w:val="20"/>
                <w:szCs w:val="20"/>
                <w:lang w:val="pt-BR"/>
              </w:rPr>
              <w:t>A ade6-21x ura4-D18 leu1-32 h</w:t>
            </w:r>
            <w:r w:rsidRPr="00C530CB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374528AC" w14:textId="40A29DA3" w:rsidR="001A470D" w:rsidRPr="00A9712F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Lab stock</w:t>
            </w:r>
          </w:p>
        </w:tc>
      </w:tr>
      <w:tr w:rsidR="001A470D" w:rsidRPr="000A73DC" w14:paraId="62DC156C" w14:textId="77777777" w:rsidTr="00137611">
        <w:trPr>
          <w:trHeight w:val="539"/>
        </w:trPr>
        <w:tc>
          <w:tcPr>
            <w:tcW w:w="1525" w:type="dxa"/>
          </w:tcPr>
          <w:p w14:paraId="0263194B" w14:textId="39864557" w:rsidR="001A470D" w:rsidRPr="006D1A8C" w:rsidRDefault="001A470D" w:rsidP="001A470D">
            <w:pPr>
              <w:rPr>
                <w:sz w:val="20"/>
                <w:szCs w:val="20"/>
              </w:rPr>
            </w:pPr>
            <w:r w:rsidRPr="00D41BED">
              <w:rPr>
                <w:color w:val="000000" w:themeColor="text1"/>
                <w:sz w:val="20"/>
                <w:szCs w:val="20"/>
              </w:rPr>
              <w:t>KGY</w:t>
            </w:r>
            <w:r>
              <w:rPr>
                <w:color w:val="000000" w:themeColor="text1"/>
                <w:sz w:val="20"/>
                <w:szCs w:val="20"/>
              </w:rPr>
              <w:t>6011-2</w:t>
            </w:r>
          </w:p>
        </w:tc>
        <w:tc>
          <w:tcPr>
            <w:tcW w:w="6660" w:type="dxa"/>
          </w:tcPr>
          <w:p w14:paraId="2ECDFA8F" w14:textId="6F1EED40" w:rsidR="001A470D" w:rsidRPr="006D1A8C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D41BED">
              <w:rPr>
                <w:i/>
                <w:iCs/>
                <w:sz w:val="20"/>
                <w:szCs w:val="20"/>
                <w:lang w:val="pt-BR"/>
              </w:rPr>
              <w:t>mNG-Cdc15-</w:t>
            </w:r>
            <w:r>
              <w:rPr>
                <w:i/>
                <w:iCs/>
                <w:sz w:val="20"/>
                <w:szCs w:val="20"/>
                <w:lang w:val="pt-BR"/>
              </w:rPr>
              <w:t>31</w:t>
            </w:r>
            <w:r w:rsidRPr="00D41BED">
              <w:rPr>
                <w:i/>
                <w:iCs/>
                <w:sz w:val="20"/>
                <w:szCs w:val="20"/>
                <w:lang w:val="pt-BR"/>
              </w:rPr>
              <w:t>A ade6-21x ura4-D18 leu1-32 h</w:t>
            </w:r>
            <w:r w:rsidRPr="00C530CB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2F120F27" w14:textId="10809781" w:rsidR="001A470D" w:rsidRPr="006D1A8C" w:rsidRDefault="001A470D" w:rsidP="001A470D">
            <w:pPr>
              <w:rPr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:rsidRPr="000A73DC" w14:paraId="3BAE5491" w14:textId="77777777" w:rsidTr="00137611">
        <w:trPr>
          <w:trHeight w:val="539"/>
        </w:trPr>
        <w:tc>
          <w:tcPr>
            <w:tcW w:w="1525" w:type="dxa"/>
          </w:tcPr>
          <w:p w14:paraId="57835694" w14:textId="2B2170B4" w:rsidR="001A470D" w:rsidRPr="006D1A8C" w:rsidRDefault="001A470D" w:rsidP="001A470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GY6058-2</w:t>
            </w:r>
          </w:p>
        </w:tc>
        <w:tc>
          <w:tcPr>
            <w:tcW w:w="6660" w:type="dxa"/>
          </w:tcPr>
          <w:p w14:paraId="649D5351" w14:textId="59AA0581" w:rsidR="001A470D" w:rsidRPr="006D1A8C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31587B">
              <w:rPr>
                <w:i/>
                <w:iCs/>
                <w:sz w:val="20"/>
                <w:szCs w:val="20"/>
                <w:lang w:val="pt-BR"/>
              </w:rPr>
              <w:t>cdc15-mCherry:Nat</w:t>
            </w:r>
            <w:r w:rsidRPr="00804146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31587B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>
              <w:rPr>
                <w:i/>
                <w:iCs/>
                <w:sz w:val="20"/>
                <w:szCs w:val="20"/>
                <w:lang w:val="pt-BR"/>
              </w:rPr>
              <w:t>r</w:t>
            </w:r>
            <w:r w:rsidRPr="0031587B">
              <w:rPr>
                <w:i/>
                <w:iCs/>
                <w:sz w:val="20"/>
                <w:szCs w:val="20"/>
                <w:lang w:val="pt-BR"/>
              </w:rPr>
              <w:t>lc1-mNG:hyg</w:t>
            </w:r>
            <w:r w:rsidRPr="00804146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31587B">
              <w:rPr>
                <w:i/>
                <w:iCs/>
                <w:sz w:val="20"/>
                <w:szCs w:val="20"/>
                <w:lang w:val="pt-BR"/>
              </w:rPr>
              <w:t xml:space="preserve"> ade6-M210 ura4-D18 leu1-32 h</w:t>
            </w:r>
            <w:r w:rsidRPr="00804146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02922551" w14:textId="41B63813" w:rsidR="001A470D" w:rsidRPr="006D1A8C" w:rsidRDefault="001A470D" w:rsidP="001A470D">
            <w:pPr>
              <w:rPr>
                <w:sz w:val="20"/>
                <w:szCs w:val="20"/>
              </w:rPr>
            </w:pPr>
            <w:r w:rsidRPr="001809DC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:rsidRPr="000A73DC" w14:paraId="77C00C13" w14:textId="77777777" w:rsidTr="00137611">
        <w:trPr>
          <w:trHeight w:val="539"/>
        </w:trPr>
        <w:tc>
          <w:tcPr>
            <w:tcW w:w="1525" w:type="dxa"/>
          </w:tcPr>
          <w:p w14:paraId="1DE79D8F" w14:textId="391FBB5E" w:rsidR="001A470D" w:rsidRPr="006D1A8C" w:rsidRDefault="001A470D" w:rsidP="001A470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GY6061-2</w:t>
            </w:r>
          </w:p>
        </w:tc>
        <w:tc>
          <w:tcPr>
            <w:tcW w:w="6660" w:type="dxa"/>
          </w:tcPr>
          <w:p w14:paraId="59943FEE" w14:textId="63EAA673" w:rsidR="001A470D" w:rsidRPr="006D1A8C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804146">
              <w:rPr>
                <w:i/>
                <w:iCs/>
                <w:sz w:val="20"/>
                <w:szCs w:val="20"/>
                <w:lang w:val="pt-BR"/>
              </w:rPr>
              <w:t>cdc15-31A-mCherry:Nat</w:t>
            </w:r>
            <w:r w:rsidRPr="00804146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804146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>
              <w:rPr>
                <w:i/>
                <w:iCs/>
                <w:sz w:val="20"/>
                <w:szCs w:val="20"/>
                <w:lang w:val="pt-BR"/>
              </w:rPr>
              <w:t>r</w:t>
            </w:r>
            <w:r w:rsidRPr="00804146">
              <w:rPr>
                <w:i/>
                <w:iCs/>
                <w:sz w:val="20"/>
                <w:szCs w:val="20"/>
                <w:lang w:val="pt-BR"/>
              </w:rPr>
              <w:t>lc1-mNG:hyg</w:t>
            </w:r>
            <w:r w:rsidRPr="00804146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804146">
              <w:rPr>
                <w:i/>
                <w:iCs/>
                <w:sz w:val="20"/>
                <w:szCs w:val="20"/>
                <w:lang w:val="pt-BR"/>
              </w:rPr>
              <w:t xml:space="preserve"> ade6-M210 ura4-D18 leu1-32 h</w:t>
            </w:r>
            <w:r w:rsidRPr="00804146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27656428" w14:textId="0691F65D" w:rsidR="001A470D" w:rsidRPr="006D1A8C" w:rsidRDefault="001A470D" w:rsidP="001A470D">
            <w:pPr>
              <w:rPr>
                <w:sz w:val="20"/>
                <w:szCs w:val="20"/>
              </w:rPr>
            </w:pPr>
            <w:r w:rsidRPr="001809DC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:rsidRPr="000A73DC" w14:paraId="49E7433F" w14:textId="77777777" w:rsidTr="00137611">
        <w:trPr>
          <w:trHeight w:val="539"/>
        </w:trPr>
        <w:tc>
          <w:tcPr>
            <w:tcW w:w="1525" w:type="dxa"/>
          </w:tcPr>
          <w:p w14:paraId="1EEE931D" w14:textId="3D837572" w:rsidR="001A470D" w:rsidRPr="006D1A8C" w:rsidRDefault="001A470D" w:rsidP="001A470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GY5994-2</w:t>
            </w:r>
          </w:p>
        </w:tc>
        <w:tc>
          <w:tcPr>
            <w:tcW w:w="6660" w:type="dxa"/>
          </w:tcPr>
          <w:p w14:paraId="418E787B" w14:textId="6EE1981A" w:rsidR="001A470D" w:rsidRPr="006D1A8C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636C19">
              <w:rPr>
                <w:i/>
                <w:iCs/>
                <w:sz w:val="20"/>
                <w:szCs w:val="20"/>
                <w:lang w:val="pt-BR"/>
              </w:rPr>
              <w:t>cdc15-mCherry:Nat</w:t>
            </w:r>
            <w:r w:rsidRPr="00636C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636C19">
              <w:rPr>
                <w:i/>
                <w:iCs/>
                <w:sz w:val="20"/>
                <w:szCs w:val="20"/>
                <w:lang w:val="pt-BR"/>
              </w:rPr>
              <w:t xml:space="preserve"> fic1-mNG:Kan</w:t>
            </w:r>
            <w:r w:rsidRPr="00636C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636C19">
              <w:rPr>
                <w:i/>
                <w:iCs/>
                <w:sz w:val="20"/>
                <w:szCs w:val="20"/>
                <w:lang w:val="pt-BR"/>
              </w:rPr>
              <w:t xml:space="preserve"> ade6-M21x ura4-D18 leu1-32 h-</w:t>
            </w:r>
          </w:p>
        </w:tc>
        <w:tc>
          <w:tcPr>
            <w:tcW w:w="1980" w:type="dxa"/>
          </w:tcPr>
          <w:p w14:paraId="11B0E253" w14:textId="28A50FE0" w:rsidR="001A470D" w:rsidRPr="006D1A8C" w:rsidRDefault="001A470D" w:rsidP="001A470D">
            <w:pPr>
              <w:rPr>
                <w:sz w:val="20"/>
                <w:szCs w:val="20"/>
              </w:rPr>
            </w:pPr>
            <w:r w:rsidRPr="001809DC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:rsidRPr="000A73DC" w14:paraId="68D85FF5" w14:textId="77777777" w:rsidTr="00137611">
        <w:trPr>
          <w:trHeight w:val="539"/>
        </w:trPr>
        <w:tc>
          <w:tcPr>
            <w:tcW w:w="1525" w:type="dxa"/>
          </w:tcPr>
          <w:p w14:paraId="4CC83430" w14:textId="790D825F" w:rsidR="001A470D" w:rsidRDefault="001A470D" w:rsidP="001A470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GY5993-2</w:t>
            </w:r>
          </w:p>
        </w:tc>
        <w:tc>
          <w:tcPr>
            <w:tcW w:w="6660" w:type="dxa"/>
          </w:tcPr>
          <w:p w14:paraId="3786E623" w14:textId="440B83AB" w:rsidR="001A470D" w:rsidRPr="00A6032B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636C19">
              <w:rPr>
                <w:i/>
                <w:iCs/>
                <w:sz w:val="20"/>
                <w:szCs w:val="20"/>
                <w:lang w:val="pt-BR"/>
              </w:rPr>
              <w:t>cdc15</w:t>
            </w:r>
            <w:r>
              <w:rPr>
                <w:i/>
                <w:iCs/>
                <w:sz w:val="20"/>
                <w:szCs w:val="20"/>
                <w:lang w:val="pt-BR"/>
              </w:rPr>
              <w:t>-31A</w:t>
            </w:r>
            <w:r w:rsidRPr="00636C19">
              <w:rPr>
                <w:i/>
                <w:iCs/>
                <w:sz w:val="20"/>
                <w:szCs w:val="20"/>
                <w:lang w:val="pt-BR"/>
              </w:rPr>
              <w:t>-mCherry:Nat</w:t>
            </w:r>
            <w:r w:rsidRPr="00636C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636C19">
              <w:rPr>
                <w:i/>
                <w:iCs/>
                <w:sz w:val="20"/>
                <w:szCs w:val="20"/>
                <w:lang w:val="pt-BR"/>
              </w:rPr>
              <w:t xml:space="preserve"> fic1-mNG:Kan</w:t>
            </w:r>
            <w:r w:rsidRPr="00636C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636C19">
              <w:rPr>
                <w:i/>
                <w:iCs/>
                <w:sz w:val="20"/>
                <w:szCs w:val="20"/>
                <w:lang w:val="pt-BR"/>
              </w:rPr>
              <w:t xml:space="preserve"> ade6-M21x ura4-D18 leu1-32 h-</w:t>
            </w:r>
          </w:p>
        </w:tc>
        <w:tc>
          <w:tcPr>
            <w:tcW w:w="1980" w:type="dxa"/>
          </w:tcPr>
          <w:p w14:paraId="4D37983E" w14:textId="5F5EBFCB" w:rsidR="001A470D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1809DC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14:paraId="724E1173" w14:textId="77777777" w:rsidTr="002F4CA7">
        <w:trPr>
          <w:trHeight w:val="350"/>
        </w:trPr>
        <w:tc>
          <w:tcPr>
            <w:tcW w:w="1525" w:type="dxa"/>
            <w:shd w:val="clear" w:color="auto" w:fill="D0CECE" w:themeFill="background2" w:themeFillShade="E6"/>
          </w:tcPr>
          <w:p w14:paraId="233CE350" w14:textId="061FD5A0" w:rsidR="001A470D" w:rsidRPr="009412E7" w:rsidRDefault="001A470D" w:rsidP="001A470D">
            <w:pPr>
              <w:rPr>
                <w:b/>
              </w:rPr>
            </w:pPr>
            <w:r w:rsidRPr="009412E7">
              <w:rPr>
                <w:b/>
              </w:rPr>
              <w:t xml:space="preserve">Figure </w:t>
            </w:r>
            <w:r>
              <w:rPr>
                <w:b/>
              </w:rPr>
              <w:t>5-figure sup1</w:t>
            </w:r>
          </w:p>
        </w:tc>
        <w:tc>
          <w:tcPr>
            <w:tcW w:w="6660" w:type="dxa"/>
            <w:shd w:val="clear" w:color="auto" w:fill="D0CECE" w:themeFill="background2" w:themeFillShade="E6"/>
          </w:tcPr>
          <w:p w14:paraId="71E935C6" w14:textId="77777777" w:rsidR="001A470D" w:rsidRDefault="001A470D" w:rsidP="001A470D"/>
        </w:tc>
        <w:tc>
          <w:tcPr>
            <w:tcW w:w="1980" w:type="dxa"/>
            <w:shd w:val="clear" w:color="auto" w:fill="D0CECE" w:themeFill="background2" w:themeFillShade="E6"/>
          </w:tcPr>
          <w:p w14:paraId="1AC0D23C" w14:textId="77777777" w:rsidR="001A470D" w:rsidRDefault="001A470D" w:rsidP="001A470D"/>
        </w:tc>
      </w:tr>
      <w:tr w:rsidR="001A470D" w:rsidRPr="00504FC3" w14:paraId="745D75D9" w14:textId="77777777" w:rsidTr="002F4CA7">
        <w:trPr>
          <w:trHeight w:val="314"/>
        </w:trPr>
        <w:tc>
          <w:tcPr>
            <w:tcW w:w="1525" w:type="dxa"/>
          </w:tcPr>
          <w:p w14:paraId="380057D2" w14:textId="77777777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1498-2</w:t>
            </w:r>
          </w:p>
        </w:tc>
        <w:tc>
          <w:tcPr>
            <w:tcW w:w="6660" w:type="dxa"/>
          </w:tcPr>
          <w:p w14:paraId="0035F4A0" w14:textId="77777777" w:rsidR="001A470D" w:rsidRPr="00504FC3" w:rsidRDefault="001A470D" w:rsidP="001A470D">
            <w:pPr>
              <w:rPr>
                <w:sz w:val="20"/>
                <w:szCs w:val="20"/>
                <w:lang w:val="pt-BR"/>
              </w:rPr>
            </w:pP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30F64FBB" w14:textId="77777777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Lab stock</w:t>
            </w:r>
          </w:p>
        </w:tc>
      </w:tr>
      <w:tr w:rsidR="001A470D" w:rsidRPr="00504FC3" w14:paraId="0D3E36D9" w14:textId="77777777" w:rsidTr="002F4CA7">
        <w:trPr>
          <w:trHeight w:val="341"/>
        </w:trPr>
        <w:tc>
          <w:tcPr>
            <w:tcW w:w="1525" w:type="dxa"/>
          </w:tcPr>
          <w:p w14:paraId="407F07E8" w14:textId="77777777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4013-2</w:t>
            </w:r>
          </w:p>
        </w:tc>
        <w:tc>
          <w:tcPr>
            <w:tcW w:w="6660" w:type="dxa"/>
          </w:tcPr>
          <w:p w14:paraId="645F35B5" w14:textId="77777777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pom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tdTomato: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339C4635" w14:textId="77777777" w:rsidR="001A470D" w:rsidRPr="00504FC3" w:rsidRDefault="001A470D" w:rsidP="001A470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is study</w:t>
            </w:r>
          </w:p>
        </w:tc>
      </w:tr>
      <w:tr w:rsidR="001A470D" w:rsidRPr="00504FC3" w14:paraId="21405639" w14:textId="77777777" w:rsidTr="002F4CA7">
        <w:trPr>
          <w:trHeight w:val="350"/>
        </w:trPr>
        <w:tc>
          <w:tcPr>
            <w:tcW w:w="1525" w:type="dxa"/>
          </w:tcPr>
          <w:p w14:paraId="26CAE346" w14:textId="77777777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16119</w:t>
            </w:r>
          </w:p>
        </w:tc>
        <w:tc>
          <w:tcPr>
            <w:tcW w:w="6660" w:type="dxa"/>
          </w:tcPr>
          <w:p w14:paraId="507DAFFF" w14:textId="77777777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kin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</w:p>
        </w:tc>
        <w:tc>
          <w:tcPr>
            <w:tcW w:w="1980" w:type="dxa"/>
          </w:tcPr>
          <w:p w14:paraId="00D5B2FD" w14:textId="350D2978" w:rsidR="001A470D" w:rsidRPr="00504FC3" w:rsidRDefault="001A470D" w:rsidP="001A470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his study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YXJ0aW48L0F1dGhvcj48WWVhcj4yMDA5PC9ZZWFyPjxS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YXJ0aW48L0F1dGhvcj48WWVhcj4yMDA5PC9ZZWFyPjxS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1A470D" w:rsidRPr="00D75271" w14:paraId="4807ECBC" w14:textId="77777777" w:rsidTr="002F4CA7">
        <w:trPr>
          <w:trHeight w:val="350"/>
        </w:trPr>
        <w:tc>
          <w:tcPr>
            <w:tcW w:w="1525" w:type="dxa"/>
          </w:tcPr>
          <w:p w14:paraId="3C389908" w14:textId="77777777" w:rsidR="001A470D" w:rsidRPr="00504FC3" w:rsidRDefault="001A470D" w:rsidP="001A470D">
            <w:pPr>
              <w:rPr>
                <w:sz w:val="20"/>
                <w:szCs w:val="20"/>
              </w:rPr>
            </w:pPr>
            <w:r w:rsidRPr="00AC72D9">
              <w:rPr>
                <w:sz w:val="20"/>
                <w:szCs w:val="20"/>
              </w:rPr>
              <w:t>KGY1</w:t>
            </w:r>
            <w:r>
              <w:rPr>
                <w:sz w:val="20"/>
                <w:szCs w:val="20"/>
              </w:rPr>
              <w:t>753-3</w:t>
            </w:r>
          </w:p>
        </w:tc>
        <w:tc>
          <w:tcPr>
            <w:tcW w:w="6660" w:type="dxa"/>
          </w:tcPr>
          <w:p w14:paraId="6253A275" w14:textId="77777777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</w:rPr>
              <w:t>shk1::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2</w:t>
            </w:r>
            <w:r w:rsidRPr="00504FC3">
              <w:rPr>
                <w:i/>
                <w:iCs/>
                <w:sz w:val="20"/>
                <w:szCs w:val="20"/>
              </w:rPr>
              <w:t>(M460A)-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Hph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ura4-294 leu1-32 ade6-</w:t>
            </w:r>
            <w:r>
              <w:rPr>
                <w:i/>
                <w:iCs/>
                <w:sz w:val="20"/>
                <w:szCs w:val="20"/>
                <w:lang w:val="pt-BR"/>
              </w:rPr>
              <w:t>M21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3D8C3CDE" w14:textId="77777777" w:rsidR="001A470D" w:rsidRPr="00D75271" w:rsidRDefault="001A470D" w:rsidP="001A470D">
            <w:pPr>
              <w:rPr>
                <w:sz w:val="20"/>
                <w:szCs w:val="20"/>
                <w:lang w:val="pt-BR"/>
              </w:rPr>
            </w:pPr>
            <w:proofErr w:type="spellStart"/>
            <w:r>
              <w:rPr>
                <w:sz w:val="20"/>
                <w:szCs w:val="20"/>
                <w:lang w:val="pt-BR"/>
              </w:rPr>
              <w:t>This</w:t>
            </w:r>
            <w:proofErr w:type="spellEnd"/>
            <w:r>
              <w:rPr>
                <w:sz w:val="20"/>
                <w:szCs w:val="20"/>
                <w:lang w:val="pt-BR"/>
              </w:rPr>
              <w:t xml:space="preserve"> </w:t>
            </w:r>
            <w:proofErr w:type="spellStart"/>
            <w:r>
              <w:rPr>
                <w:sz w:val="20"/>
                <w:szCs w:val="20"/>
                <w:lang w:val="pt-BR"/>
              </w:rPr>
              <w:t>study</w:t>
            </w:r>
            <w:proofErr w:type="spellEnd"/>
          </w:p>
        </w:tc>
      </w:tr>
      <w:tr w:rsidR="001A470D" w:rsidRPr="00504FC3" w14:paraId="2B1F26B1" w14:textId="77777777" w:rsidTr="002F4CA7">
        <w:trPr>
          <w:trHeight w:val="350"/>
        </w:trPr>
        <w:tc>
          <w:tcPr>
            <w:tcW w:w="1525" w:type="dxa"/>
          </w:tcPr>
          <w:p w14:paraId="7311CB33" w14:textId="77777777" w:rsidR="001A470D" w:rsidRPr="00504FC3" w:rsidRDefault="001A470D" w:rsidP="001A470D">
            <w:pPr>
              <w:rPr>
                <w:sz w:val="20"/>
                <w:szCs w:val="20"/>
                <w:highlight w:val="cyan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1766-3</w:t>
            </w:r>
          </w:p>
        </w:tc>
        <w:tc>
          <w:tcPr>
            <w:tcW w:w="6660" w:type="dxa"/>
          </w:tcPr>
          <w:p w14:paraId="0CAD5ABE" w14:textId="77777777" w:rsidR="001A470D" w:rsidRPr="00504FC3" w:rsidRDefault="001A470D" w:rsidP="001A470D">
            <w:pPr>
              <w:rPr>
                <w:i/>
                <w:iCs/>
                <w:sz w:val="20"/>
                <w:szCs w:val="20"/>
                <w:highlight w:val="cyan"/>
                <w:lang w:val="pt-BR"/>
              </w:rPr>
            </w:pPr>
            <w:r w:rsidRPr="00A6032B">
              <w:rPr>
                <w:i/>
                <w:iCs/>
                <w:sz w:val="20"/>
                <w:szCs w:val="20"/>
                <w:lang w:val="pt-BR"/>
              </w:rPr>
              <w:t>pck1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2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ura4-294 leu1-32 ade6-</w:t>
            </w:r>
            <w:r>
              <w:rPr>
                <w:i/>
                <w:iCs/>
                <w:sz w:val="20"/>
                <w:szCs w:val="20"/>
                <w:lang w:val="pt-BR"/>
              </w:rPr>
              <w:t>M21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717EDE32" w14:textId="77777777" w:rsidR="001A470D" w:rsidRPr="00504FC3" w:rsidRDefault="001A470D" w:rsidP="001A470D">
            <w:pPr>
              <w:rPr>
                <w:sz w:val="20"/>
                <w:szCs w:val="20"/>
                <w:highlight w:val="cyan"/>
              </w:rPr>
            </w:pPr>
            <w:r w:rsidRPr="00504FC3">
              <w:rPr>
                <w:sz w:val="20"/>
                <w:szCs w:val="20"/>
              </w:rPr>
              <w:t>This study</w:t>
            </w:r>
          </w:p>
        </w:tc>
      </w:tr>
      <w:tr w:rsidR="001A470D" w:rsidRPr="00504FC3" w14:paraId="3B35864A" w14:textId="77777777" w:rsidTr="002F4CA7">
        <w:trPr>
          <w:trHeight w:val="314"/>
        </w:trPr>
        <w:tc>
          <w:tcPr>
            <w:tcW w:w="1525" w:type="dxa"/>
          </w:tcPr>
          <w:p w14:paraId="651C17F6" w14:textId="77777777" w:rsidR="001A470D" w:rsidRPr="00504FC3" w:rsidRDefault="001A470D" w:rsidP="001A470D">
            <w:pPr>
              <w:rPr>
                <w:sz w:val="20"/>
                <w:szCs w:val="20"/>
                <w:highlight w:val="cyan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4110</w:t>
            </w:r>
            <w:r w:rsidRPr="00504FC3">
              <w:rPr>
                <w:sz w:val="20"/>
                <w:szCs w:val="20"/>
              </w:rPr>
              <w:t>-2</w:t>
            </w:r>
          </w:p>
        </w:tc>
        <w:tc>
          <w:tcPr>
            <w:tcW w:w="6660" w:type="dxa"/>
          </w:tcPr>
          <w:p w14:paraId="01D01309" w14:textId="77777777" w:rsidR="001A470D" w:rsidRPr="00504FC3" w:rsidRDefault="001A470D" w:rsidP="001A470D">
            <w:pPr>
              <w:rPr>
                <w:i/>
                <w:iCs/>
                <w:sz w:val="20"/>
                <w:szCs w:val="20"/>
                <w:highlight w:val="cyan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pom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tdTomato: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kin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2676EB81" w14:textId="54FCB231" w:rsidR="001A470D" w:rsidRPr="00504FC3" w:rsidRDefault="001A470D" w:rsidP="001A470D">
            <w:pPr>
              <w:rPr>
                <w:sz w:val="20"/>
                <w:szCs w:val="20"/>
                <w:highlight w:val="cyan"/>
              </w:rPr>
            </w:pPr>
            <w:r w:rsidRPr="00504FC3">
              <w:rPr>
                <w:sz w:val="20"/>
                <w:szCs w:val="20"/>
              </w:rPr>
              <w:t>This study</w:t>
            </w:r>
            <w:r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imbo&lt;/Author&gt;&lt;Year&gt;2005&lt;/Year&gt;&lt;RecNum&gt;376&lt;/RecNum&gt;&lt;DisplayText&gt;(Bimbo&lt;style face="italic"&gt; et al.&lt;/style&gt;, 2005)&lt;/DisplayText&gt;&lt;record&gt;&lt;rec-number&gt;376&lt;/rec-number&gt;&lt;foreign-keys&gt;&lt;key app="EN" db-id="xstraxfzl55rdzez59u5dfz8tv5x9a529xw2" timestamp="1596069587"&gt;376&lt;/key&gt;&lt;/foreign-keys&gt;&lt;ref-type name="Journal Article"&gt;17&lt;/ref-type&gt;&lt;contributors&gt;&lt;authors&gt;&lt;author&gt;Bimbo, A.&lt;/author&gt;&lt;author&gt;Jia, Y.&lt;/author&gt;&lt;author&gt;Poh, S. L.&lt;/author&gt;&lt;author&gt;Karuturi, R. K.&lt;/author&gt;&lt;author&gt;den Elzen, N.&lt;/author&gt;&lt;author&gt;Peng, X.&lt;/author&gt;&lt;author&gt;Zheng, L.&lt;/author&gt;&lt;author&gt;O&amp;apos;Connell, M.&lt;/author&gt;&lt;author&gt;Liu, E. T.&lt;/author&gt;&lt;author&gt;Balasubramanian, M. K.&lt;/author&gt;&lt;author&gt;Liu, J.&lt;/author&gt;&lt;/authors&gt;&lt;/contributors&gt;&lt;auth-address&gt;Temasek Life Sciences Laboratory, 1 Research Link, NUS, Singapore 117604.&lt;/auth-address&gt;&lt;titles&gt;&lt;title&gt;Systematic deletion analysis of fission yeast protein kinases&lt;/title&gt;&lt;secondary-title&gt;Eukaryot Cell&lt;/secondary-title&gt;&lt;/titles&gt;&lt;periodical&gt;&lt;full-title&gt;Eukaryot Cell&lt;/full-title&gt;&lt;/periodical&gt;&lt;pages&gt;799-813&lt;/pages&gt;&lt;volume&gt;4&lt;/volume&gt;&lt;number&gt;4&lt;/number&gt;&lt;edition&gt;2005/04/12&lt;/edition&gt;&lt;keywords&gt;&lt;keyword&gt;Biological Evolution&lt;/keyword&gt;&lt;keyword&gt;Cell Cycle&lt;/keyword&gt;&lt;keyword&gt;Cell Survival&lt;/keyword&gt;&lt;keyword&gt;DNA Damage/radiation effects&lt;/keyword&gt;&lt;keyword&gt;Microarray Analysis&lt;/keyword&gt;&lt;keyword&gt;Mutation/*genetics&lt;/keyword&gt;&lt;keyword&gt;Phylogeny&lt;/keyword&gt;&lt;keyword&gt;Protein Kinases/genetics/*metabolism&lt;/keyword&gt;&lt;keyword&gt;Schizosaccharomyces/*physiology&lt;/keyword&gt;&lt;keyword&gt;Schizosaccharomyces pombe Proteins/*physiology&lt;/keyword&gt;&lt;keyword&gt;*Sequence Deletion&lt;/keyword&gt;&lt;keyword&gt;*Signal Transduction&lt;/keyword&gt;&lt;/keywords&gt;&lt;dates&gt;&lt;year&gt;2005&lt;/year&gt;&lt;pub-dates&gt;&lt;date&gt;Apr&lt;/date&gt;&lt;/pub-dates&gt;&lt;/dates&gt;&lt;isbn&gt;1535-9778 (Print)&amp;#xD;1535-9786 (Linking)&lt;/isbn&gt;&lt;accession-num&gt;15821139&lt;/accession-num&gt;&lt;urls&gt;&lt;related-urls&gt;&lt;url&gt;https://www.ncbi.nlm.nih.gov/pubmed/15821139&lt;/url&gt;&lt;/related-urls&gt;&lt;/urls&gt;&lt;custom2&gt;PMC1087820&lt;/custom2&gt;&lt;electronic-resource-num&gt;10.1128/EC.4.4.799-813.2005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1A470D" w:rsidRPr="00504FC3" w14:paraId="57E14F5E" w14:textId="77777777" w:rsidTr="002F4CA7">
        <w:trPr>
          <w:trHeight w:val="296"/>
        </w:trPr>
        <w:tc>
          <w:tcPr>
            <w:tcW w:w="1525" w:type="dxa"/>
          </w:tcPr>
          <w:p w14:paraId="0F6D87DF" w14:textId="77777777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4075</w:t>
            </w:r>
            <w:r w:rsidRPr="00504FC3">
              <w:rPr>
                <w:sz w:val="20"/>
                <w:szCs w:val="20"/>
              </w:rPr>
              <w:t>-2</w:t>
            </w:r>
          </w:p>
        </w:tc>
        <w:tc>
          <w:tcPr>
            <w:tcW w:w="6660" w:type="dxa"/>
          </w:tcPr>
          <w:p w14:paraId="78023852" w14:textId="77777777" w:rsidR="001A470D" w:rsidRPr="00504FC3" w:rsidRDefault="001A470D" w:rsidP="001A470D">
            <w:pPr>
              <w:rPr>
                <w:i/>
                <w:iCs/>
                <w:sz w:val="20"/>
                <w:szCs w:val="20"/>
                <w:highlight w:val="cyan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pom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tdTomato: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</w:rPr>
              <w:t xml:space="preserve"> shk1::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2</w:t>
            </w:r>
            <w:r w:rsidRPr="00504FC3">
              <w:rPr>
                <w:i/>
                <w:iCs/>
                <w:sz w:val="20"/>
                <w:szCs w:val="20"/>
              </w:rPr>
              <w:t>(M460A)-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Hph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0837987B" w14:textId="77777777" w:rsidR="001A470D" w:rsidRPr="00504FC3" w:rsidRDefault="001A470D" w:rsidP="001A470D">
            <w:pPr>
              <w:rPr>
                <w:sz w:val="20"/>
                <w:szCs w:val="20"/>
                <w:highlight w:val="cyan"/>
              </w:rPr>
            </w:pPr>
            <w:r w:rsidRPr="00504FC3">
              <w:rPr>
                <w:sz w:val="20"/>
                <w:szCs w:val="20"/>
              </w:rPr>
              <w:t>This study</w:t>
            </w:r>
          </w:p>
        </w:tc>
      </w:tr>
      <w:tr w:rsidR="001A470D" w:rsidRPr="00504FC3" w14:paraId="01BF23E9" w14:textId="77777777" w:rsidTr="002F4CA7">
        <w:trPr>
          <w:trHeight w:val="350"/>
        </w:trPr>
        <w:tc>
          <w:tcPr>
            <w:tcW w:w="1525" w:type="dxa"/>
          </w:tcPr>
          <w:p w14:paraId="79AEBB30" w14:textId="77777777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4097-2</w:t>
            </w:r>
          </w:p>
        </w:tc>
        <w:tc>
          <w:tcPr>
            <w:tcW w:w="6660" w:type="dxa"/>
          </w:tcPr>
          <w:p w14:paraId="3F500BCF" w14:textId="77777777" w:rsidR="001A470D" w:rsidRPr="00504FC3" w:rsidRDefault="001A470D" w:rsidP="001A470D">
            <w:pPr>
              <w:rPr>
                <w:i/>
                <w:iCs/>
                <w:sz w:val="20"/>
                <w:szCs w:val="20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pom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tdTomato: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pck1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2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7CE1E946" w14:textId="0776610F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This study</w:t>
            </w:r>
            <w:r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DaXBhazwvQXV0aG9yPjxZZWFyPjIwMTE8L1llYXI+PFJl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DaXBhazwvQXV0aG9yPjxZZWFyPjIwMTE8L1llYXI+PFJl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1A470D" w:rsidRPr="00504FC3" w14:paraId="3DAF8887" w14:textId="77777777" w:rsidTr="002F4CA7">
        <w:tc>
          <w:tcPr>
            <w:tcW w:w="1525" w:type="dxa"/>
          </w:tcPr>
          <w:p w14:paraId="1CD15054" w14:textId="77777777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4132</w:t>
            </w:r>
            <w:r w:rsidRPr="00504FC3">
              <w:rPr>
                <w:sz w:val="20"/>
                <w:szCs w:val="20"/>
              </w:rPr>
              <w:t>-2</w:t>
            </w:r>
          </w:p>
        </w:tc>
        <w:tc>
          <w:tcPr>
            <w:tcW w:w="6660" w:type="dxa"/>
          </w:tcPr>
          <w:p w14:paraId="25036037" w14:textId="77777777" w:rsidR="001A470D" w:rsidRPr="00504FC3" w:rsidRDefault="001A470D" w:rsidP="001A470D">
            <w:pPr>
              <w:rPr>
                <w:i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kin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</w:rPr>
              <w:t xml:space="preserve"> shk1::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2</w:t>
            </w:r>
            <w:r w:rsidRPr="00504FC3">
              <w:rPr>
                <w:i/>
                <w:iCs/>
                <w:sz w:val="20"/>
                <w:szCs w:val="20"/>
              </w:rPr>
              <w:t>(M460A)-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Hph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 h</w:t>
            </w:r>
            <w:r w:rsidRPr="00695270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0D8EE338" w14:textId="77777777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This study</w:t>
            </w:r>
          </w:p>
        </w:tc>
      </w:tr>
      <w:tr w:rsidR="001A470D" w:rsidRPr="00504FC3" w14:paraId="6597BB25" w14:textId="77777777" w:rsidTr="002F4CA7">
        <w:trPr>
          <w:trHeight w:val="323"/>
        </w:trPr>
        <w:tc>
          <w:tcPr>
            <w:tcW w:w="1525" w:type="dxa"/>
          </w:tcPr>
          <w:p w14:paraId="12156AD4" w14:textId="77777777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4151-2</w:t>
            </w:r>
          </w:p>
        </w:tc>
        <w:tc>
          <w:tcPr>
            <w:tcW w:w="6660" w:type="dxa"/>
          </w:tcPr>
          <w:p w14:paraId="5AAFFAF1" w14:textId="77777777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kin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 xml:space="preserve"> pck1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2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2C3AC4AC" w14:textId="77777777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This study</w:t>
            </w:r>
          </w:p>
        </w:tc>
      </w:tr>
      <w:tr w:rsidR="001A470D" w:rsidRPr="00504FC3" w14:paraId="707B5F79" w14:textId="77777777" w:rsidTr="002F4CA7">
        <w:trPr>
          <w:trHeight w:val="359"/>
        </w:trPr>
        <w:tc>
          <w:tcPr>
            <w:tcW w:w="1525" w:type="dxa"/>
          </w:tcPr>
          <w:p w14:paraId="08F37148" w14:textId="77777777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4133-2</w:t>
            </w:r>
          </w:p>
        </w:tc>
        <w:tc>
          <w:tcPr>
            <w:tcW w:w="6660" w:type="dxa"/>
          </w:tcPr>
          <w:p w14:paraId="7E4D8DC7" w14:textId="77777777" w:rsidR="001A470D" w:rsidRPr="00504FC3" w:rsidRDefault="001A470D" w:rsidP="001A470D">
            <w:pPr>
              <w:rPr>
                <w:i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</w:rPr>
              <w:t>shk1::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2</w:t>
            </w:r>
            <w:r w:rsidRPr="00504FC3">
              <w:rPr>
                <w:i/>
                <w:iCs/>
                <w:sz w:val="20"/>
                <w:szCs w:val="20"/>
              </w:rPr>
              <w:t>(M460A)-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Hph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pck1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2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 h</w:t>
            </w:r>
            <w:r w:rsidRPr="00695270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0044F519" w14:textId="77777777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This study</w:t>
            </w:r>
          </w:p>
        </w:tc>
      </w:tr>
      <w:tr w:rsidR="001A470D" w:rsidRPr="00504FC3" w14:paraId="066A2390" w14:textId="77777777" w:rsidTr="002F4CA7">
        <w:trPr>
          <w:trHeight w:val="503"/>
        </w:trPr>
        <w:tc>
          <w:tcPr>
            <w:tcW w:w="1525" w:type="dxa"/>
          </w:tcPr>
          <w:p w14:paraId="480AA948" w14:textId="77777777" w:rsidR="001A470D" w:rsidRPr="00504FC3" w:rsidRDefault="001A470D" w:rsidP="001A470D">
            <w:pPr>
              <w:rPr>
                <w:bCs/>
                <w:iCs/>
                <w:color w:val="000000" w:themeColor="text1"/>
                <w:sz w:val="20"/>
                <w:szCs w:val="20"/>
              </w:rPr>
            </w:pPr>
            <w:r w:rsidRPr="00504FC3">
              <w:rPr>
                <w:bCs/>
                <w:iCs/>
                <w:color w:val="000000" w:themeColor="text1"/>
                <w:sz w:val="20"/>
                <w:szCs w:val="20"/>
              </w:rPr>
              <w:t>KGY</w:t>
            </w:r>
            <w:r>
              <w:rPr>
                <w:bCs/>
                <w:iCs/>
                <w:color w:val="000000" w:themeColor="text1"/>
                <w:sz w:val="20"/>
                <w:szCs w:val="20"/>
              </w:rPr>
              <w:t>4149-2</w:t>
            </w:r>
          </w:p>
        </w:tc>
        <w:tc>
          <w:tcPr>
            <w:tcW w:w="6660" w:type="dxa"/>
          </w:tcPr>
          <w:p w14:paraId="5C0D0ED7" w14:textId="77777777" w:rsidR="001A470D" w:rsidRPr="00504FC3" w:rsidRDefault="001A470D" w:rsidP="001A470D">
            <w:pPr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pom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tdTomato: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kin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</w:rPr>
              <w:t xml:space="preserve">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shk1::</w:t>
            </w:r>
            <w:proofErr w:type="spellStart"/>
            <w:r w:rsidRPr="00504FC3">
              <w:rPr>
                <w:i/>
                <w:iCs/>
                <w:sz w:val="20"/>
                <w:szCs w:val="20"/>
                <w:lang w:val="pt-BR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2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(M460A)-</w:t>
            </w:r>
            <w:proofErr w:type="spellStart"/>
            <w:r w:rsidRPr="00504FC3">
              <w:rPr>
                <w:i/>
                <w:iCs/>
                <w:sz w:val="20"/>
                <w:szCs w:val="20"/>
                <w:lang w:val="pt-BR"/>
              </w:rPr>
              <w:t>Hph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 h</w:t>
            </w:r>
            <w:r w:rsidRPr="00695270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7BFF2638" w14:textId="77777777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504FC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:rsidRPr="00504FC3" w14:paraId="2481F566" w14:textId="77777777" w:rsidTr="002F4CA7">
        <w:trPr>
          <w:trHeight w:val="467"/>
        </w:trPr>
        <w:tc>
          <w:tcPr>
            <w:tcW w:w="1525" w:type="dxa"/>
          </w:tcPr>
          <w:p w14:paraId="30E31079" w14:textId="77777777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4148</w:t>
            </w:r>
            <w:r w:rsidRPr="00504FC3">
              <w:rPr>
                <w:sz w:val="20"/>
                <w:szCs w:val="20"/>
              </w:rPr>
              <w:t>-2</w:t>
            </w:r>
          </w:p>
        </w:tc>
        <w:tc>
          <w:tcPr>
            <w:tcW w:w="6660" w:type="dxa"/>
          </w:tcPr>
          <w:p w14:paraId="11FBBE89" w14:textId="77777777" w:rsidR="001A470D" w:rsidRPr="00504FC3" w:rsidRDefault="001A470D" w:rsidP="001A470D">
            <w:pPr>
              <w:rPr>
                <w:rFonts w:eastAsia="Arial"/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pom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tdTomato: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shk1::</w:t>
            </w:r>
            <w:proofErr w:type="spellStart"/>
            <w:r w:rsidRPr="00504FC3">
              <w:rPr>
                <w:i/>
                <w:iCs/>
                <w:sz w:val="20"/>
                <w:szCs w:val="20"/>
                <w:lang w:val="pt-BR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2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(M460A)-Hph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pck1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2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 h</w:t>
            </w:r>
            <w:r w:rsidRPr="00695270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01C959AD" w14:textId="77777777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:rsidRPr="00504FC3" w14:paraId="1913D044" w14:textId="77777777" w:rsidTr="002F4CA7">
        <w:trPr>
          <w:trHeight w:val="539"/>
        </w:trPr>
        <w:tc>
          <w:tcPr>
            <w:tcW w:w="1525" w:type="dxa"/>
          </w:tcPr>
          <w:p w14:paraId="28B022B3" w14:textId="77777777" w:rsidR="001A470D" w:rsidRPr="00504FC3" w:rsidRDefault="001A470D" w:rsidP="001A470D">
            <w:pPr>
              <w:rPr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</w:t>
            </w:r>
            <w:r>
              <w:rPr>
                <w:sz w:val="20"/>
                <w:szCs w:val="20"/>
              </w:rPr>
              <w:t>4152-2</w:t>
            </w:r>
          </w:p>
        </w:tc>
        <w:tc>
          <w:tcPr>
            <w:tcW w:w="6660" w:type="dxa"/>
          </w:tcPr>
          <w:p w14:paraId="082FF2F0" w14:textId="77777777" w:rsidR="001A470D" w:rsidRPr="00504FC3" w:rsidRDefault="001A470D" w:rsidP="001A470D">
            <w:pPr>
              <w:rPr>
                <w:i/>
                <w:iCs/>
                <w:color w:val="000000" w:themeColor="text1"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pom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tdTomato:nat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kin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pck1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2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</w:tcPr>
          <w:p w14:paraId="3287A6B9" w14:textId="77777777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504FC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:rsidRPr="00504FC3" w14:paraId="13DE6AD8" w14:textId="77777777" w:rsidTr="00896E6B">
        <w:trPr>
          <w:trHeight w:val="539"/>
        </w:trPr>
        <w:tc>
          <w:tcPr>
            <w:tcW w:w="1525" w:type="dxa"/>
            <w:tcBorders>
              <w:bottom w:val="single" w:sz="4" w:space="0" w:color="auto"/>
            </w:tcBorders>
          </w:tcPr>
          <w:p w14:paraId="28297801" w14:textId="77777777" w:rsidR="001A470D" w:rsidRPr="00504FC3" w:rsidRDefault="001A470D" w:rsidP="001A470D">
            <w:pPr>
              <w:rPr>
                <w:sz w:val="20"/>
                <w:szCs w:val="20"/>
              </w:rPr>
            </w:pPr>
            <w:r w:rsidRPr="0001398C">
              <w:rPr>
                <w:color w:val="000000" w:themeColor="text1"/>
                <w:sz w:val="20"/>
                <w:szCs w:val="20"/>
              </w:rPr>
              <w:t>KGY4</w:t>
            </w:r>
            <w:r>
              <w:rPr>
                <w:color w:val="000000" w:themeColor="text1"/>
                <w:sz w:val="20"/>
                <w:szCs w:val="20"/>
              </w:rPr>
              <w:t>153-2</w:t>
            </w:r>
          </w:p>
        </w:tc>
        <w:tc>
          <w:tcPr>
            <w:tcW w:w="6660" w:type="dxa"/>
            <w:tcBorders>
              <w:bottom w:val="single" w:sz="4" w:space="0" w:color="auto"/>
            </w:tcBorders>
          </w:tcPr>
          <w:p w14:paraId="59ED73C9" w14:textId="77777777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kin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</w:rPr>
              <w:t xml:space="preserve"> shk1::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2</w:t>
            </w:r>
            <w:r w:rsidRPr="00504FC3">
              <w:rPr>
                <w:i/>
                <w:iCs/>
                <w:sz w:val="20"/>
                <w:szCs w:val="20"/>
              </w:rPr>
              <w:t>(M460A)-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Hph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pck1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2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 h</w:t>
            </w:r>
            <w:r w:rsidRPr="00695270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057FD36B" w14:textId="77777777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504FC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:rsidRPr="00504FC3" w14:paraId="632B795B" w14:textId="77777777" w:rsidTr="00896E6B">
        <w:trPr>
          <w:trHeight w:val="539"/>
        </w:trPr>
        <w:tc>
          <w:tcPr>
            <w:tcW w:w="1525" w:type="dxa"/>
            <w:tcBorders>
              <w:bottom w:val="single" w:sz="4" w:space="0" w:color="auto"/>
            </w:tcBorders>
          </w:tcPr>
          <w:p w14:paraId="0980AA58" w14:textId="177A4118" w:rsidR="001A470D" w:rsidRPr="0001398C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lastRenderedPageBreak/>
              <w:t>KGY</w:t>
            </w:r>
            <w:r>
              <w:rPr>
                <w:sz w:val="20"/>
                <w:szCs w:val="20"/>
              </w:rPr>
              <w:t>1498-2</w:t>
            </w:r>
          </w:p>
        </w:tc>
        <w:tc>
          <w:tcPr>
            <w:tcW w:w="6660" w:type="dxa"/>
            <w:tcBorders>
              <w:bottom w:val="single" w:sz="4" w:space="0" w:color="auto"/>
            </w:tcBorders>
          </w:tcPr>
          <w:p w14:paraId="28139663" w14:textId="481FFAF4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>
              <w:rPr>
                <w:i/>
                <w:iCs/>
                <w:sz w:val="20"/>
                <w:szCs w:val="20"/>
                <w:lang w:val="pt-BR"/>
              </w:rPr>
              <w:t xml:space="preserve">mNG-cdc15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ade6-M21</w:t>
            </w:r>
            <w:r>
              <w:rPr>
                <w:i/>
                <w:iCs/>
                <w:sz w:val="20"/>
                <w:szCs w:val="20"/>
                <w:lang w:val="pt-BR"/>
              </w:rPr>
              <w:t>X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127D1215" w14:textId="0DEB3630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Lab stock</w:t>
            </w:r>
          </w:p>
        </w:tc>
      </w:tr>
      <w:tr w:rsidR="001A470D" w:rsidRPr="00504FC3" w14:paraId="55C441C8" w14:textId="77777777" w:rsidTr="00896E6B">
        <w:trPr>
          <w:trHeight w:val="539"/>
        </w:trPr>
        <w:tc>
          <w:tcPr>
            <w:tcW w:w="1525" w:type="dxa"/>
            <w:tcBorders>
              <w:bottom w:val="single" w:sz="4" w:space="0" w:color="auto"/>
            </w:tcBorders>
          </w:tcPr>
          <w:p w14:paraId="3519F155" w14:textId="74EC3E0C" w:rsidR="001A470D" w:rsidRPr="0001398C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D41BED">
              <w:rPr>
                <w:color w:val="000000" w:themeColor="text1"/>
                <w:sz w:val="20"/>
                <w:szCs w:val="20"/>
              </w:rPr>
              <w:t>KGY1183-3</w:t>
            </w:r>
          </w:p>
        </w:tc>
        <w:tc>
          <w:tcPr>
            <w:tcW w:w="6660" w:type="dxa"/>
            <w:tcBorders>
              <w:bottom w:val="single" w:sz="4" w:space="0" w:color="auto"/>
            </w:tcBorders>
          </w:tcPr>
          <w:p w14:paraId="3F4C2837" w14:textId="26153AD0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D41BED">
              <w:rPr>
                <w:i/>
                <w:iCs/>
                <w:sz w:val="20"/>
                <w:szCs w:val="20"/>
                <w:lang w:val="pt-BR"/>
              </w:rPr>
              <w:t>mNG-Cdc15-</w:t>
            </w:r>
            <w:r>
              <w:rPr>
                <w:i/>
                <w:iCs/>
                <w:sz w:val="20"/>
                <w:szCs w:val="20"/>
                <w:lang w:val="pt-BR"/>
              </w:rPr>
              <w:t>1</w:t>
            </w:r>
            <w:r w:rsidRPr="00D41BED">
              <w:rPr>
                <w:i/>
                <w:iCs/>
                <w:sz w:val="20"/>
                <w:szCs w:val="20"/>
                <w:lang w:val="pt-BR"/>
              </w:rPr>
              <w:t>A ade6-21x ura4-D18 leu1-32 h</w:t>
            </w:r>
            <w:r w:rsidRPr="00C530CB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67AF93C1" w14:textId="177DF922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504FC3"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:rsidRPr="00504FC3" w14:paraId="7DECF21E" w14:textId="77777777" w:rsidTr="00896E6B">
        <w:trPr>
          <w:trHeight w:val="539"/>
        </w:trPr>
        <w:tc>
          <w:tcPr>
            <w:tcW w:w="1525" w:type="dxa"/>
            <w:tcBorders>
              <w:bottom w:val="single" w:sz="4" w:space="0" w:color="auto"/>
            </w:tcBorders>
          </w:tcPr>
          <w:p w14:paraId="3EBD0E7B" w14:textId="56CB5056" w:rsidR="001A470D" w:rsidRPr="0001398C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D41BED">
              <w:rPr>
                <w:color w:val="000000" w:themeColor="text1"/>
                <w:sz w:val="20"/>
                <w:szCs w:val="20"/>
              </w:rPr>
              <w:t>KGY706-2</w:t>
            </w:r>
          </w:p>
        </w:tc>
        <w:tc>
          <w:tcPr>
            <w:tcW w:w="6660" w:type="dxa"/>
            <w:tcBorders>
              <w:bottom w:val="single" w:sz="4" w:space="0" w:color="auto"/>
            </w:tcBorders>
          </w:tcPr>
          <w:p w14:paraId="75E16AE2" w14:textId="50D5DBEB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D41BED">
              <w:rPr>
                <w:i/>
                <w:iCs/>
                <w:sz w:val="20"/>
                <w:szCs w:val="20"/>
                <w:lang w:val="pt-BR"/>
              </w:rPr>
              <w:t>mNG-Cdc15-5A ade6-21x ura4-D18 leu1-32 h</w:t>
            </w:r>
            <w:r w:rsidRPr="00C530CB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63CE5703" w14:textId="376296B2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:rsidRPr="00504FC3" w14:paraId="3E58732D" w14:textId="77777777" w:rsidTr="00896E6B">
        <w:trPr>
          <w:trHeight w:val="539"/>
        </w:trPr>
        <w:tc>
          <w:tcPr>
            <w:tcW w:w="1525" w:type="dxa"/>
            <w:tcBorders>
              <w:bottom w:val="single" w:sz="4" w:space="0" w:color="auto"/>
            </w:tcBorders>
          </w:tcPr>
          <w:p w14:paraId="66CDA7F7" w14:textId="5C3BF9B6" w:rsidR="001A470D" w:rsidRPr="0001398C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D41BED">
              <w:rPr>
                <w:color w:val="000000" w:themeColor="text1"/>
                <w:sz w:val="20"/>
                <w:szCs w:val="20"/>
              </w:rPr>
              <w:t>K</w:t>
            </w:r>
            <w:r>
              <w:rPr>
                <w:color w:val="000000" w:themeColor="text1"/>
                <w:sz w:val="20"/>
                <w:szCs w:val="20"/>
              </w:rPr>
              <w:t>GY6007-2</w:t>
            </w:r>
          </w:p>
        </w:tc>
        <w:tc>
          <w:tcPr>
            <w:tcW w:w="6660" w:type="dxa"/>
            <w:tcBorders>
              <w:bottom w:val="single" w:sz="4" w:space="0" w:color="auto"/>
            </w:tcBorders>
          </w:tcPr>
          <w:p w14:paraId="7AB1A018" w14:textId="03E7AD29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D41BED">
              <w:rPr>
                <w:i/>
                <w:iCs/>
                <w:sz w:val="20"/>
                <w:szCs w:val="20"/>
                <w:lang w:val="pt-BR"/>
              </w:rPr>
              <w:t>mNG-Cdc15-</w:t>
            </w:r>
            <w:r>
              <w:rPr>
                <w:i/>
                <w:iCs/>
                <w:sz w:val="20"/>
                <w:szCs w:val="20"/>
                <w:lang w:val="pt-BR"/>
              </w:rPr>
              <w:t>11</w:t>
            </w:r>
            <w:r w:rsidRPr="00D41BED">
              <w:rPr>
                <w:i/>
                <w:iCs/>
                <w:sz w:val="20"/>
                <w:szCs w:val="20"/>
                <w:lang w:val="pt-BR"/>
              </w:rPr>
              <w:t>A ade6-21x ura4-D18 leu1-32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D41BED">
              <w:rPr>
                <w:i/>
                <w:iCs/>
                <w:sz w:val="20"/>
                <w:szCs w:val="20"/>
                <w:lang w:val="pt-BR"/>
              </w:rPr>
              <w:t>h</w:t>
            </w:r>
            <w:r w:rsidRPr="00C530CB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0B57B21B" w14:textId="69EAC2E7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:rsidRPr="00504FC3" w14:paraId="49438152" w14:textId="77777777" w:rsidTr="00896E6B">
        <w:trPr>
          <w:trHeight w:val="539"/>
        </w:trPr>
        <w:tc>
          <w:tcPr>
            <w:tcW w:w="1525" w:type="dxa"/>
            <w:tcBorders>
              <w:bottom w:val="single" w:sz="4" w:space="0" w:color="auto"/>
            </w:tcBorders>
          </w:tcPr>
          <w:p w14:paraId="296DAF01" w14:textId="6E43FCEB" w:rsidR="001A470D" w:rsidRPr="0001398C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D41BED">
              <w:rPr>
                <w:color w:val="000000" w:themeColor="text1"/>
                <w:sz w:val="20"/>
                <w:szCs w:val="20"/>
              </w:rPr>
              <w:t>KGY19616</w:t>
            </w:r>
          </w:p>
        </w:tc>
        <w:tc>
          <w:tcPr>
            <w:tcW w:w="6660" w:type="dxa"/>
            <w:tcBorders>
              <w:bottom w:val="single" w:sz="4" w:space="0" w:color="auto"/>
            </w:tcBorders>
          </w:tcPr>
          <w:p w14:paraId="6FDF893C" w14:textId="414ABDE1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D41BED">
              <w:rPr>
                <w:i/>
                <w:iCs/>
                <w:sz w:val="20"/>
                <w:szCs w:val="20"/>
                <w:lang w:val="pt-BR"/>
              </w:rPr>
              <w:t>mNG-Cdc15-</w:t>
            </w:r>
            <w:r>
              <w:rPr>
                <w:i/>
                <w:iCs/>
                <w:sz w:val="20"/>
                <w:szCs w:val="20"/>
                <w:lang w:val="pt-BR"/>
              </w:rPr>
              <w:t>22</w:t>
            </w:r>
            <w:r w:rsidRPr="00D41BED">
              <w:rPr>
                <w:i/>
                <w:iCs/>
                <w:sz w:val="20"/>
                <w:szCs w:val="20"/>
                <w:lang w:val="pt-BR"/>
              </w:rPr>
              <w:t>A ade6-21x ura4-D18 leu1-32 h</w:t>
            </w:r>
            <w:r w:rsidRPr="00C530CB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6DA0B4C3" w14:textId="6B6339FA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Lab stock</w:t>
            </w:r>
          </w:p>
        </w:tc>
      </w:tr>
      <w:tr w:rsidR="001A470D" w:rsidRPr="00504FC3" w14:paraId="36B993DD" w14:textId="77777777" w:rsidTr="00896E6B">
        <w:trPr>
          <w:trHeight w:val="539"/>
        </w:trPr>
        <w:tc>
          <w:tcPr>
            <w:tcW w:w="1525" w:type="dxa"/>
            <w:tcBorders>
              <w:bottom w:val="single" w:sz="4" w:space="0" w:color="auto"/>
            </w:tcBorders>
          </w:tcPr>
          <w:p w14:paraId="333D9A49" w14:textId="58B41279" w:rsidR="001A470D" w:rsidRPr="0001398C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D41BED">
              <w:rPr>
                <w:color w:val="000000" w:themeColor="text1"/>
                <w:sz w:val="20"/>
                <w:szCs w:val="20"/>
              </w:rPr>
              <w:t>KGY</w:t>
            </w:r>
            <w:r>
              <w:rPr>
                <w:color w:val="000000" w:themeColor="text1"/>
                <w:sz w:val="20"/>
                <w:szCs w:val="20"/>
              </w:rPr>
              <w:t>6011-2</w:t>
            </w:r>
          </w:p>
        </w:tc>
        <w:tc>
          <w:tcPr>
            <w:tcW w:w="6660" w:type="dxa"/>
            <w:tcBorders>
              <w:bottom w:val="single" w:sz="4" w:space="0" w:color="auto"/>
            </w:tcBorders>
          </w:tcPr>
          <w:p w14:paraId="5D54A8A7" w14:textId="0F35801B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D41BED">
              <w:rPr>
                <w:i/>
                <w:iCs/>
                <w:sz w:val="20"/>
                <w:szCs w:val="20"/>
                <w:lang w:val="pt-BR"/>
              </w:rPr>
              <w:t>mNG-Cdc15-</w:t>
            </w:r>
            <w:r>
              <w:rPr>
                <w:i/>
                <w:iCs/>
                <w:sz w:val="20"/>
                <w:szCs w:val="20"/>
                <w:lang w:val="pt-BR"/>
              </w:rPr>
              <w:t>31</w:t>
            </w:r>
            <w:r w:rsidRPr="00D41BED">
              <w:rPr>
                <w:i/>
                <w:iCs/>
                <w:sz w:val="20"/>
                <w:szCs w:val="20"/>
                <w:lang w:val="pt-BR"/>
              </w:rPr>
              <w:t>A ade6-21x ura4-D18 leu1-32 h</w:t>
            </w:r>
            <w:r w:rsidRPr="00C530CB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13D6E91C" w14:textId="12803E9D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This study</w:t>
            </w:r>
          </w:p>
        </w:tc>
      </w:tr>
      <w:tr w:rsidR="001A470D" w:rsidRPr="00504FC3" w14:paraId="2BD9770C" w14:textId="77777777" w:rsidTr="009A0E44">
        <w:trPr>
          <w:trHeight w:val="539"/>
        </w:trPr>
        <w:tc>
          <w:tcPr>
            <w:tcW w:w="1525" w:type="dxa"/>
            <w:tcBorders>
              <w:bottom w:val="single" w:sz="4" w:space="0" w:color="auto"/>
            </w:tcBorders>
            <w:shd w:val="clear" w:color="auto" w:fill="D0CECE" w:themeFill="background2" w:themeFillShade="E6"/>
          </w:tcPr>
          <w:p w14:paraId="06F71584" w14:textId="07DF8FD9" w:rsidR="001A470D" w:rsidRPr="0001398C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4258A3">
              <w:rPr>
                <w:b/>
                <w:color w:val="000000" w:themeColor="text1"/>
              </w:rPr>
              <w:t xml:space="preserve">Figure </w:t>
            </w:r>
            <w:r>
              <w:rPr>
                <w:b/>
                <w:color w:val="000000" w:themeColor="text1"/>
              </w:rPr>
              <w:t xml:space="preserve">5- figure sup 2 </w:t>
            </w:r>
          </w:p>
        </w:tc>
        <w:tc>
          <w:tcPr>
            <w:tcW w:w="6660" w:type="dxa"/>
            <w:tcBorders>
              <w:bottom w:val="single" w:sz="4" w:space="0" w:color="auto"/>
            </w:tcBorders>
            <w:shd w:val="clear" w:color="auto" w:fill="D0CECE" w:themeFill="background2" w:themeFillShade="E6"/>
          </w:tcPr>
          <w:p w14:paraId="50010ABF" w14:textId="77777777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D0CECE" w:themeFill="background2" w:themeFillShade="E6"/>
          </w:tcPr>
          <w:p w14:paraId="53061827" w14:textId="77777777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</w:p>
        </w:tc>
      </w:tr>
      <w:tr w:rsidR="001A470D" w:rsidRPr="00504FC3" w14:paraId="62240630" w14:textId="77777777" w:rsidTr="00896E6B">
        <w:trPr>
          <w:trHeight w:val="539"/>
        </w:trPr>
        <w:tc>
          <w:tcPr>
            <w:tcW w:w="1525" w:type="dxa"/>
            <w:tcBorders>
              <w:bottom w:val="single" w:sz="4" w:space="0" w:color="auto"/>
            </w:tcBorders>
          </w:tcPr>
          <w:p w14:paraId="590D0A89" w14:textId="269E3786" w:rsidR="001A470D" w:rsidRPr="0001398C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6D1A8C">
              <w:rPr>
                <w:sz w:val="20"/>
                <w:szCs w:val="20"/>
              </w:rPr>
              <w:t>KGY246</w:t>
            </w:r>
          </w:p>
        </w:tc>
        <w:tc>
          <w:tcPr>
            <w:tcW w:w="6660" w:type="dxa"/>
            <w:tcBorders>
              <w:bottom w:val="single" w:sz="4" w:space="0" w:color="auto"/>
            </w:tcBorders>
          </w:tcPr>
          <w:p w14:paraId="645A0A93" w14:textId="1EC4D24B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6D1A8C">
              <w:rPr>
                <w:i/>
                <w:iCs/>
                <w:sz w:val="20"/>
                <w:szCs w:val="20"/>
                <w:lang w:val="pt-BR"/>
              </w:rPr>
              <w:t>ade6-M210 ura4-D18 leu1-32 h</w:t>
            </w:r>
            <w:r w:rsidRPr="006D1A8C">
              <w:rPr>
                <w:i/>
                <w:iCs/>
                <w:sz w:val="20"/>
                <w:szCs w:val="20"/>
                <w:vertAlign w:val="superscript"/>
                <w:lang w:val="pt-BR"/>
              </w:rPr>
              <w:t>-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6D549D50" w14:textId="7FC44D13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6D1A8C">
              <w:rPr>
                <w:sz w:val="20"/>
                <w:szCs w:val="20"/>
              </w:rPr>
              <w:t>Lab stock</w:t>
            </w:r>
          </w:p>
        </w:tc>
      </w:tr>
      <w:tr w:rsidR="001A470D" w:rsidRPr="00504FC3" w14:paraId="35ED8085" w14:textId="77777777" w:rsidTr="00896E6B">
        <w:trPr>
          <w:trHeight w:val="539"/>
        </w:trPr>
        <w:tc>
          <w:tcPr>
            <w:tcW w:w="1525" w:type="dxa"/>
            <w:tcBorders>
              <w:bottom w:val="single" w:sz="4" w:space="0" w:color="auto"/>
            </w:tcBorders>
          </w:tcPr>
          <w:p w14:paraId="08BA9141" w14:textId="28CDDD32" w:rsidR="001A470D" w:rsidRPr="0001398C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6D1A8C">
              <w:rPr>
                <w:sz w:val="20"/>
                <w:szCs w:val="20"/>
              </w:rPr>
              <w:t>KGY2711</w:t>
            </w:r>
          </w:p>
        </w:tc>
        <w:tc>
          <w:tcPr>
            <w:tcW w:w="6660" w:type="dxa"/>
            <w:tcBorders>
              <w:bottom w:val="single" w:sz="4" w:space="0" w:color="auto"/>
            </w:tcBorders>
          </w:tcPr>
          <w:p w14:paraId="78631DC9" w14:textId="7CAB9469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6D1A8C">
              <w:rPr>
                <w:i/>
                <w:iCs/>
                <w:sz w:val="20"/>
                <w:szCs w:val="20"/>
                <w:lang w:val="pt-BR"/>
              </w:rPr>
              <w:t>mid1::ura4</w:t>
            </w:r>
            <w:r w:rsidRPr="006D1A8C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  <w:r w:rsidRPr="006D1A8C">
              <w:rPr>
                <w:i/>
                <w:iCs/>
                <w:sz w:val="20"/>
                <w:szCs w:val="20"/>
                <w:lang w:val="pt-BR"/>
              </w:rPr>
              <w:t xml:space="preserve"> ade6-M210 ura4-D18 leu1-32 h</w:t>
            </w:r>
            <w:r w:rsidRPr="006D1A8C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0D7AAA8C" w14:textId="5D698AC3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6D1A8C">
              <w:rPr>
                <w:sz w:val="20"/>
                <w:szCs w:val="20"/>
              </w:rPr>
              <w:t>Lab stock</w:t>
            </w:r>
          </w:p>
        </w:tc>
      </w:tr>
      <w:tr w:rsidR="001A470D" w:rsidRPr="00504FC3" w14:paraId="1760A9A8" w14:textId="77777777" w:rsidTr="00896E6B">
        <w:trPr>
          <w:trHeight w:val="539"/>
        </w:trPr>
        <w:tc>
          <w:tcPr>
            <w:tcW w:w="1525" w:type="dxa"/>
            <w:tcBorders>
              <w:bottom w:val="single" w:sz="4" w:space="0" w:color="auto"/>
            </w:tcBorders>
          </w:tcPr>
          <w:p w14:paraId="0CD8367D" w14:textId="34FD362E" w:rsidR="001A470D" w:rsidRPr="0001398C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6D1A8C">
              <w:rPr>
                <w:sz w:val="20"/>
                <w:szCs w:val="20"/>
              </w:rPr>
              <w:t>KGY4951-2</w:t>
            </w:r>
          </w:p>
        </w:tc>
        <w:tc>
          <w:tcPr>
            <w:tcW w:w="6660" w:type="dxa"/>
            <w:tcBorders>
              <w:bottom w:val="single" w:sz="4" w:space="0" w:color="auto"/>
            </w:tcBorders>
          </w:tcPr>
          <w:p w14:paraId="5DAF114E" w14:textId="7114464B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6D1A8C">
              <w:rPr>
                <w:i/>
                <w:iCs/>
                <w:sz w:val="20"/>
                <w:szCs w:val="20"/>
                <w:lang w:val="pt-BR"/>
              </w:rPr>
              <w:t>mid1::ura4</w:t>
            </w:r>
            <w:r w:rsidRPr="006D1A8C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  <w:r w:rsidRPr="006D1A8C">
              <w:rPr>
                <w:i/>
                <w:iCs/>
                <w:sz w:val="20"/>
                <w:szCs w:val="20"/>
                <w:lang w:val="pt-BR"/>
              </w:rPr>
              <w:t xml:space="preserve"> pom1-as1-tdTomato:nat</w:t>
            </w:r>
            <w:r w:rsidRPr="006D1A8C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6D1A8C">
              <w:rPr>
                <w:i/>
                <w:iCs/>
                <w:sz w:val="20"/>
                <w:szCs w:val="20"/>
                <w:lang w:val="pt-BR"/>
              </w:rPr>
              <w:t xml:space="preserve"> ade6-M210 ura4-D18 leu1-32 h</w:t>
            </w:r>
            <w:r w:rsidRPr="006D1A8C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2037CA82" w14:textId="31D9A54E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6D1A8C">
              <w:rPr>
                <w:sz w:val="20"/>
                <w:szCs w:val="20"/>
              </w:rPr>
              <w:t>Lab stock</w:t>
            </w:r>
          </w:p>
        </w:tc>
      </w:tr>
      <w:tr w:rsidR="001A470D" w:rsidRPr="00504FC3" w14:paraId="702944AC" w14:textId="77777777" w:rsidTr="00896E6B">
        <w:trPr>
          <w:trHeight w:val="539"/>
        </w:trPr>
        <w:tc>
          <w:tcPr>
            <w:tcW w:w="1525" w:type="dxa"/>
            <w:tcBorders>
              <w:bottom w:val="single" w:sz="4" w:space="0" w:color="auto"/>
            </w:tcBorders>
          </w:tcPr>
          <w:p w14:paraId="0020C346" w14:textId="05A77722" w:rsidR="001A470D" w:rsidRPr="0001398C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1516-2</w:t>
            </w:r>
          </w:p>
        </w:tc>
        <w:tc>
          <w:tcPr>
            <w:tcW w:w="6660" w:type="dxa"/>
            <w:tcBorders>
              <w:bottom w:val="single" w:sz="4" w:space="0" w:color="auto"/>
            </w:tcBorders>
          </w:tcPr>
          <w:p w14:paraId="03EFF746" w14:textId="04920602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  <w:lang w:val="pt-BR"/>
              </w:rPr>
              <w:t>kin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294 leu1-32 ade6-704 h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27EDFDAB" w14:textId="70FD261B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  <w:lang w:val="pt-BR"/>
              </w:rPr>
              <w:t>This</w:t>
            </w:r>
            <w:proofErr w:type="spellEnd"/>
            <w:r>
              <w:rPr>
                <w:sz w:val="20"/>
                <w:szCs w:val="20"/>
                <w:lang w:val="pt-BR"/>
              </w:rPr>
              <w:t xml:space="preserve"> </w:t>
            </w:r>
            <w:proofErr w:type="spellStart"/>
            <w:r>
              <w:rPr>
                <w:sz w:val="20"/>
                <w:szCs w:val="20"/>
                <w:lang w:val="pt-BR"/>
              </w:rPr>
              <w:t>study</w:t>
            </w:r>
            <w:proofErr w:type="spellEnd"/>
          </w:p>
        </w:tc>
      </w:tr>
      <w:tr w:rsidR="001A470D" w:rsidRPr="00504FC3" w14:paraId="599F4C3C" w14:textId="77777777" w:rsidTr="00896E6B">
        <w:trPr>
          <w:trHeight w:val="539"/>
        </w:trPr>
        <w:tc>
          <w:tcPr>
            <w:tcW w:w="1525" w:type="dxa"/>
            <w:tcBorders>
              <w:bottom w:val="single" w:sz="4" w:space="0" w:color="auto"/>
            </w:tcBorders>
          </w:tcPr>
          <w:p w14:paraId="78D4C3D8" w14:textId="3AABE088" w:rsidR="001A470D" w:rsidRPr="0001398C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 w:rsidRPr="00504FC3">
              <w:rPr>
                <w:sz w:val="20"/>
                <w:szCs w:val="20"/>
              </w:rPr>
              <w:t>KGY19282</w:t>
            </w:r>
          </w:p>
        </w:tc>
        <w:tc>
          <w:tcPr>
            <w:tcW w:w="6660" w:type="dxa"/>
            <w:tcBorders>
              <w:bottom w:val="single" w:sz="4" w:space="0" w:color="auto"/>
            </w:tcBorders>
          </w:tcPr>
          <w:p w14:paraId="156A2C9C" w14:textId="6ED18BA8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504FC3">
              <w:rPr>
                <w:i/>
                <w:iCs/>
                <w:sz w:val="20"/>
                <w:szCs w:val="20"/>
              </w:rPr>
              <w:t>shk1::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2</w:t>
            </w:r>
            <w:r w:rsidRPr="00504FC3">
              <w:rPr>
                <w:i/>
                <w:iCs/>
                <w:sz w:val="20"/>
                <w:szCs w:val="20"/>
              </w:rPr>
              <w:t>(M460A)-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Hph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</w:rPr>
              <w:t xml:space="preserve"> leu1-32 ura4-D18 ade6-M210 h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−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253E1458" w14:textId="77E7AC75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DaXBhazwvQXV0aG9yPjxZZWFyPjIwMTE8L1llYXI+PFJl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DaXBhazwvQXV0aG9yPjxZZWFyPjIwMTE8L1llYXI+PFJl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Cipak et al., 201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1A470D" w:rsidRPr="00504FC3" w14:paraId="433B4100" w14:textId="77777777" w:rsidTr="00896E6B">
        <w:trPr>
          <w:trHeight w:val="539"/>
        </w:trPr>
        <w:tc>
          <w:tcPr>
            <w:tcW w:w="1525" w:type="dxa"/>
            <w:tcBorders>
              <w:bottom w:val="single" w:sz="4" w:space="0" w:color="auto"/>
            </w:tcBorders>
          </w:tcPr>
          <w:p w14:paraId="61DF72F1" w14:textId="0DCFEB3C" w:rsidR="001A470D" w:rsidRPr="0001398C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sz w:val="20"/>
                <w:szCs w:val="20"/>
              </w:rPr>
              <w:t>KGY526-2</w:t>
            </w:r>
          </w:p>
        </w:tc>
        <w:tc>
          <w:tcPr>
            <w:tcW w:w="6660" w:type="dxa"/>
            <w:tcBorders>
              <w:bottom w:val="single" w:sz="4" w:space="0" w:color="auto"/>
            </w:tcBorders>
          </w:tcPr>
          <w:p w14:paraId="5449849B" w14:textId="7C801178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A6032B">
              <w:rPr>
                <w:i/>
                <w:iCs/>
                <w:sz w:val="20"/>
                <w:szCs w:val="20"/>
                <w:lang w:val="pt-BR"/>
              </w:rPr>
              <w:t>pck1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2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F56BE7">
              <w:rPr>
                <w:i/>
                <w:iCs/>
                <w:sz w:val="20"/>
                <w:szCs w:val="20"/>
                <w:lang w:val="pt-BR"/>
              </w:rPr>
              <w:t xml:space="preserve"> ade6-M21X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 xml:space="preserve"> leu1-32</w:t>
            </w:r>
            <w:r w:rsidRPr="00F56BE7">
              <w:rPr>
                <w:i/>
                <w:iCs/>
                <w:sz w:val="20"/>
                <w:szCs w:val="20"/>
                <w:lang w:val="pt-BR"/>
              </w:rPr>
              <w:t xml:space="preserve"> ura4-D18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AC72D9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23710E38" w14:textId="582B1D08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Lab stock</w:t>
            </w:r>
          </w:p>
        </w:tc>
      </w:tr>
      <w:tr w:rsidR="001A470D" w:rsidRPr="00504FC3" w14:paraId="3B9BAA06" w14:textId="77777777" w:rsidTr="00896E6B">
        <w:trPr>
          <w:trHeight w:val="539"/>
        </w:trPr>
        <w:tc>
          <w:tcPr>
            <w:tcW w:w="1525" w:type="dxa"/>
            <w:tcBorders>
              <w:bottom w:val="single" w:sz="4" w:space="0" w:color="auto"/>
            </w:tcBorders>
          </w:tcPr>
          <w:p w14:paraId="472B939B" w14:textId="0905A03D" w:rsidR="001A470D" w:rsidRPr="0001398C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sz w:val="20"/>
                <w:szCs w:val="20"/>
              </w:rPr>
              <w:t>KGY19781</w:t>
            </w:r>
          </w:p>
        </w:tc>
        <w:tc>
          <w:tcPr>
            <w:tcW w:w="6660" w:type="dxa"/>
            <w:tcBorders>
              <w:bottom w:val="single" w:sz="4" w:space="0" w:color="auto"/>
            </w:tcBorders>
          </w:tcPr>
          <w:p w14:paraId="6DCA8077" w14:textId="37E0FFF4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6D1A8C">
              <w:rPr>
                <w:i/>
                <w:iCs/>
                <w:sz w:val="20"/>
                <w:szCs w:val="20"/>
                <w:lang w:val="pt-BR"/>
              </w:rPr>
              <w:t>mid1::ura4</w:t>
            </w:r>
            <w:r w:rsidRPr="006D1A8C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  <w:r w:rsidRPr="006D1A8C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kin1</w:t>
            </w:r>
            <w:r w:rsidRPr="00976D2C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1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504FC3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504FC3">
              <w:rPr>
                <w:i/>
                <w:iCs/>
                <w:sz w:val="20"/>
                <w:szCs w:val="20"/>
                <w:lang w:val="pt-BR"/>
              </w:rPr>
              <w:t xml:space="preserve"> ura4-294 leu1-32 ade6-704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C530CB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0CAF494C" w14:textId="4DC80B88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proofErr w:type="spellStart"/>
            <w:r w:rsidRPr="00551E57">
              <w:rPr>
                <w:sz w:val="20"/>
                <w:szCs w:val="20"/>
                <w:lang w:val="pt-BR"/>
              </w:rPr>
              <w:t>This</w:t>
            </w:r>
            <w:proofErr w:type="spellEnd"/>
            <w:r w:rsidRPr="00551E57">
              <w:rPr>
                <w:sz w:val="20"/>
                <w:szCs w:val="20"/>
                <w:lang w:val="pt-BR"/>
              </w:rPr>
              <w:t xml:space="preserve"> </w:t>
            </w:r>
            <w:proofErr w:type="spellStart"/>
            <w:r w:rsidRPr="00551E57">
              <w:rPr>
                <w:sz w:val="20"/>
                <w:szCs w:val="20"/>
                <w:lang w:val="pt-BR"/>
              </w:rPr>
              <w:t>study</w:t>
            </w:r>
            <w:proofErr w:type="spellEnd"/>
          </w:p>
        </w:tc>
      </w:tr>
      <w:tr w:rsidR="001A470D" w:rsidRPr="00504FC3" w14:paraId="5D4268E8" w14:textId="77777777" w:rsidTr="00896E6B">
        <w:trPr>
          <w:trHeight w:val="539"/>
        </w:trPr>
        <w:tc>
          <w:tcPr>
            <w:tcW w:w="1525" w:type="dxa"/>
            <w:tcBorders>
              <w:bottom w:val="single" w:sz="4" w:space="0" w:color="auto"/>
            </w:tcBorders>
          </w:tcPr>
          <w:p w14:paraId="54C8114A" w14:textId="0E6F3CB9" w:rsidR="001A470D" w:rsidRPr="0001398C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sz w:val="20"/>
                <w:szCs w:val="20"/>
              </w:rPr>
              <w:t>KGY19782</w:t>
            </w:r>
          </w:p>
        </w:tc>
        <w:tc>
          <w:tcPr>
            <w:tcW w:w="6660" w:type="dxa"/>
            <w:tcBorders>
              <w:bottom w:val="single" w:sz="4" w:space="0" w:color="auto"/>
            </w:tcBorders>
          </w:tcPr>
          <w:p w14:paraId="1A4C39F9" w14:textId="5C79304A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6D1A8C">
              <w:rPr>
                <w:i/>
                <w:iCs/>
                <w:sz w:val="20"/>
                <w:szCs w:val="20"/>
                <w:lang w:val="pt-BR"/>
              </w:rPr>
              <w:t>mid1::ura4</w:t>
            </w:r>
            <w:r w:rsidRPr="006D1A8C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  <w:r w:rsidRPr="006D1A8C">
              <w:rPr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pck1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as2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>-FLAG:kan</w:t>
            </w:r>
            <w:r w:rsidRPr="00262219">
              <w:rPr>
                <w:i/>
                <w:iCs/>
                <w:sz w:val="20"/>
                <w:szCs w:val="20"/>
                <w:vertAlign w:val="superscript"/>
                <w:lang w:val="pt-BR"/>
              </w:rPr>
              <w:t>R</w:t>
            </w:r>
            <w:r w:rsidRPr="00F56BE7">
              <w:rPr>
                <w:i/>
                <w:iCs/>
                <w:sz w:val="20"/>
                <w:szCs w:val="20"/>
                <w:lang w:val="pt-BR"/>
              </w:rPr>
              <w:t xml:space="preserve"> ade6-M21X</w:t>
            </w:r>
            <w:r w:rsidRPr="00A6032B">
              <w:rPr>
                <w:i/>
                <w:iCs/>
                <w:sz w:val="20"/>
                <w:szCs w:val="20"/>
                <w:lang w:val="pt-BR"/>
              </w:rPr>
              <w:t xml:space="preserve"> leu1-32</w:t>
            </w:r>
            <w:r w:rsidRPr="00F56BE7">
              <w:rPr>
                <w:i/>
                <w:iCs/>
                <w:sz w:val="20"/>
                <w:szCs w:val="20"/>
                <w:lang w:val="pt-BR"/>
              </w:rPr>
              <w:t xml:space="preserve"> ura4-D18</w:t>
            </w:r>
            <w:r>
              <w:rPr>
                <w:i/>
                <w:iCs/>
                <w:sz w:val="20"/>
                <w:szCs w:val="20"/>
                <w:lang w:val="pt-BR"/>
              </w:rPr>
              <w:t xml:space="preserve"> h</w:t>
            </w:r>
            <w:r w:rsidRPr="00C530CB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7958C31F" w14:textId="303E71BB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proofErr w:type="spellStart"/>
            <w:r w:rsidRPr="00551E57">
              <w:rPr>
                <w:sz w:val="20"/>
                <w:szCs w:val="20"/>
                <w:lang w:val="pt-BR"/>
              </w:rPr>
              <w:t>This</w:t>
            </w:r>
            <w:proofErr w:type="spellEnd"/>
            <w:r w:rsidRPr="00551E57">
              <w:rPr>
                <w:sz w:val="20"/>
                <w:szCs w:val="20"/>
                <w:lang w:val="pt-BR"/>
              </w:rPr>
              <w:t xml:space="preserve"> </w:t>
            </w:r>
            <w:proofErr w:type="spellStart"/>
            <w:r w:rsidRPr="00551E57">
              <w:rPr>
                <w:sz w:val="20"/>
                <w:szCs w:val="20"/>
                <w:lang w:val="pt-BR"/>
              </w:rPr>
              <w:t>study</w:t>
            </w:r>
            <w:proofErr w:type="spellEnd"/>
          </w:p>
        </w:tc>
      </w:tr>
      <w:tr w:rsidR="001A470D" w:rsidRPr="00504FC3" w14:paraId="3E7B4F8C" w14:textId="77777777" w:rsidTr="00896E6B">
        <w:trPr>
          <w:trHeight w:val="539"/>
        </w:trPr>
        <w:tc>
          <w:tcPr>
            <w:tcW w:w="1525" w:type="dxa"/>
            <w:tcBorders>
              <w:bottom w:val="single" w:sz="4" w:space="0" w:color="auto"/>
            </w:tcBorders>
          </w:tcPr>
          <w:p w14:paraId="3AACD9F3" w14:textId="669DED85" w:rsidR="001A470D" w:rsidRPr="0001398C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sz w:val="20"/>
                <w:szCs w:val="20"/>
              </w:rPr>
              <w:t>KGY5911-2</w:t>
            </w:r>
          </w:p>
        </w:tc>
        <w:tc>
          <w:tcPr>
            <w:tcW w:w="6660" w:type="dxa"/>
            <w:tcBorders>
              <w:bottom w:val="single" w:sz="4" w:space="0" w:color="auto"/>
            </w:tcBorders>
          </w:tcPr>
          <w:p w14:paraId="14320B55" w14:textId="53ADF84F" w:rsidR="001A470D" w:rsidRPr="00504FC3" w:rsidRDefault="001A470D" w:rsidP="001A470D">
            <w:pPr>
              <w:rPr>
                <w:i/>
                <w:iCs/>
                <w:sz w:val="20"/>
                <w:szCs w:val="20"/>
                <w:lang w:val="pt-BR"/>
              </w:rPr>
            </w:pPr>
            <w:r w:rsidRPr="006D1A8C">
              <w:rPr>
                <w:i/>
                <w:iCs/>
                <w:sz w:val="20"/>
                <w:szCs w:val="20"/>
                <w:lang w:val="pt-BR"/>
              </w:rPr>
              <w:t>mid1::ura4</w:t>
            </w:r>
            <w:r w:rsidRPr="006D1A8C">
              <w:rPr>
                <w:i/>
                <w:iCs/>
                <w:sz w:val="20"/>
                <w:szCs w:val="20"/>
                <w:vertAlign w:val="superscript"/>
                <w:lang w:val="pt-BR"/>
              </w:rPr>
              <w:t>+</w:t>
            </w:r>
            <w:r w:rsidRPr="00504FC3">
              <w:rPr>
                <w:i/>
                <w:iCs/>
                <w:sz w:val="20"/>
                <w:szCs w:val="20"/>
              </w:rPr>
              <w:t xml:space="preserve"> shk1::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ClonNat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</w:rPr>
              <w:t xml:space="preserve"> shk1</w:t>
            </w:r>
            <w:r w:rsidRPr="00976D2C">
              <w:rPr>
                <w:i/>
                <w:iCs/>
                <w:sz w:val="20"/>
                <w:szCs w:val="20"/>
                <w:vertAlign w:val="superscript"/>
              </w:rPr>
              <w:t>as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2</w:t>
            </w:r>
            <w:r w:rsidRPr="00504FC3">
              <w:rPr>
                <w:i/>
                <w:iCs/>
                <w:sz w:val="20"/>
                <w:szCs w:val="20"/>
              </w:rPr>
              <w:t>(M460A)-</w:t>
            </w:r>
            <w:proofErr w:type="spellStart"/>
            <w:r w:rsidRPr="00504FC3">
              <w:rPr>
                <w:i/>
                <w:iCs/>
                <w:sz w:val="20"/>
                <w:szCs w:val="20"/>
              </w:rPr>
              <w:t>Hph</w:t>
            </w:r>
            <w:r w:rsidRPr="00504FC3">
              <w:rPr>
                <w:i/>
                <w:iCs/>
                <w:sz w:val="20"/>
                <w:szCs w:val="20"/>
                <w:vertAlign w:val="superscript"/>
              </w:rPr>
              <w:t>R</w:t>
            </w:r>
            <w:proofErr w:type="spellEnd"/>
            <w:r w:rsidRPr="00504FC3">
              <w:rPr>
                <w:i/>
                <w:iCs/>
                <w:sz w:val="20"/>
                <w:szCs w:val="20"/>
              </w:rPr>
              <w:t xml:space="preserve"> leu1-32 ura4-D18 ade6-M210</w:t>
            </w:r>
            <w:r>
              <w:rPr>
                <w:i/>
                <w:iCs/>
                <w:sz w:val="20"/>
                <w:szCs w:val="20"/>
              </w:rPr>
              <w:t xml:space="preserve"> h</w:t>
            </w:r>
            <w:r w:rsidRPr="00C07D82">
              <w:rPr>
                <w:i/>
                <w:iCs/>
                <w:sz w:val="20"/>
                <w:szCs w:val="20"/>
                <w:vertAlign w:val="superscript"/>
              </w:rPr>
              <w:t>-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5EE97D5D" w14:textId="541BC53E" w:rsidR="001A470D" w:rsidRPr="00504FC3" w:rsidRDefault="001A470D" w:rsidP="001A470D">
            <w:pPr>
              <w:rPr>
                <w:color w:val="000000" w:themeColor="text1"/>
                <w:sz w:val="20"/>
                <w:szCs w:val="20"/>
              </w:rPr>
            </w:pPr>
            <w:proofErr w:type="spellStart"/>
            <w:r w:rsidRPr="00551E57">
              <w:rPr>
                <w:sz w:val="20"/>
                <w:szCs w:val="20"/>
                <w:lang w:val="pt-BR"/>
              </w:rPr>
              <w:t>This</w:t>
            </w:r>
            <w:proofErr w:type="spellEnd"/>
            <w:r w:rsidRPr="00551E57">
              <w:rPr>
                <w:sz w:val="20"/>
                <w:szCs w:val="20"/>
                <w:lang w:val="pt-BR"/>
              </w:rPr>
              <w:t xml:space="preserve"> </w:t>
            </w:r>
            <w:proofErr w:type="spellStart"/>
            <w:r w:rsidRPr="00551E57">
              <w:rPr>
                <w:sz w:val="20"/>
                <w:szCs w:val="20"/>
                <w:lang w:val="pt-BR"/>
              </w:rPr>
              <w:t>study</w:t>
            </w:r>
            <w:proofErr w:type="spellEnd"/>
          </w:p>
        </w:tc>
      </w:tr>
    </w:tbl>
    <w:p w14:paraId="4A317FFD" w14:textId="77777777" w:rsidR="00333047" w:rsidRDefault="00333047" w:rsidP="005237FD">
      <w:pPr>
        <w:spacing w:line="276" w:lineRule="auto"/>
        <w:rPr>
          <w:lang w:val="pt-BR"/>
        </w:rPr>
      </w:pPr>
    </w:p>
    <w:p w14:paraId="11884CCC" w14:textId="77777777" w:rsidR="00333047" w:rsidRDefault="00333047" w:rsidP="005237FD">
      <w:pPr>
        <w:spacing w:line="276" w:lineRule="auto"/>
        <w:rPr>
          <w:lang w:val="pt-BR"/>
        </w:rPr>
      </w:pPr>
    </w:p>
    <w:p w14:paraId="586862F8" w14:textId="3B391800" w:rsidR="00A55CE5" w:rsidRPr="00A55CE5" w:rsidRDefault="00A55CE5" w:rsidP="002F4CA7">
      <w:pPr>
        <w:pStyle w:val="EndNoteBibliography"/>
        <w:rPr>
          <w:b/>
          <w:bCs/>
          <w:lang w:val="pt-BR"/>
        </w:rPr>
      </w:pPr>
      <w:r w:rsidRPr="00A55CE5">
        <w:rPr>
          <w:b/>
          <w:bCs/>
          <w:lang w:val="pt-BR"/>
        </w:rPr>
        <w:t>References</w:t>
      </w:r>
    </w:p>
    <w:p w14:paraId="015EC887" w14:textId="77777777" w:rsidR="00A55CE5" w:rsidRDefault="00A55CE5" w:rsidP="002F4CA7">
      <w:pPr>
        <w:pStyle w:val="EndNoteBibliography"/>
        <w:rPr>
          <w:lang w:val="pt-BR"/>
        </w:rPr>
      </w:pPr>
    </w:p>
    <w:p w14:paraId="00B2E9E8" w14:textId="37A99FA8" w:rsidR="002F4CA7" w:rsidRPr="002F4CA7" w:rsidRDefault="00333047" w:rsidP="002F4CA7">
      <w:pPr>
        <w:pStyle w:val="EndNoteBibliography"/>
        <w:rPr>
          <w:noProof/>
        </w:rPr>
      </w:pPr>
      <w:r>
        <w:rPr>
          <w:lang w:val="pt-BR"/>
        </w:rPr>
        <w:fldChar w:fldCharType="begin"/>
      </w:r>
      <w:r>
        <w:rPr>
          <w:lang w:val="pt-BR"/>
        </w:rPr>
        <w:instrText xml:space="preserve"> ADDIN EN.REFLIST </w:instrText>
      </w:r>
      <w:r>
        <w:rPr>
          <w:lang w:val="pt-BR"/>
        </w:rPr>
        <w:fldChar w:fldCharType="separate"/>
      </w:r>
      <w:r w:rsidR="002F4CA7" w:rsidRPr="002F4CA7">
        <w:rPr>
          <w:noProof/>
        </w:rPr>
        <w:t xml:space="preserve">Bimbo, A., Jia, Y., Poh, S.L., Karuturi, R.K., den Elzen, N., Peng, X., Zheng, L., O'Connell, M., Liu, E.T., Balasubramanian, M.K., and Liu, J. (2005). Systematic deletion analysis of fission yeast protein kinases. Eukaryot Cell </w:t>
      </w:r>
      <w:r w:rsidR="002F4CA7" w:rsidRPr="002F4CA7">
        <w:rPr>
          <w:i/>
          <w:noProof/>
        </w:rPr>
        <w:t>4</w:t>
      </w:r>
      <w:r w:rsidR="002F4CA7" w:rsidRPr="002F4CA7">
        <w:rPr>
          <w:noProof/>
        </w:rPr>
        <w:t>, 799-813. 10.1128/EC.4.4.799-813.2005.</w:t>
      </w:r>
    </w:p>
    <w:p w14:paraId="082419E6" w14:textId="77777777" w:rsidR="002F4CA7" w:rsidRPr="002F4CA7" w:rsidRDefault="002F4CA7" w:rsidP="002F4CA7">
      <w:pPr>
        <w:pStyle w:val="EndNoteBibliography"/>
        <w:rPr>
          <w:noProof/>
        </w:rPr>
      </w:pPr>
      <w:r w:rsidRPr="002F4CA7">
        <w:rPr>
          <w:noProof/>
        </w:rPr>
        <w:t xml:space="preserve">Cipak, L., Zhang, C., Kovacikova, I., Rumpf, C., Miadokova, E., Shokat, K.M., and Gregan, J. (2011). Generation of a set of conditional analog-sensitive alleles of essential protein kinases in the fission yeast Schizosaccharomyces pombe. Cell Cycle </w:t>
      </w:r>
      <w:r w:rsidRPr="002F4CA7">
        <w:rPr>
          <w:i/>
          <w:noProof/>
        </w:rPr>
        <w:t>10</w:t>
      </w:r>
      <w:r w:rsidRPr="002F4CA7">
        <w:rPr>
          <w:noProof/>
        </w:rPr>
        <w:t>, 3527-3532. 10.4161/cc.10.20.17792.</w:t>
      </w:r>
    </w:p>
    <w:p w14:paraId="2E5F3010" w14:textId="77777777" w:rsidR="002F4CA7" w:rsidRPr="002F4CA7" w:rsidRDefault="002F4CA7" w:rsidP="002F4CA7">
      <w:pPr>
        <w:pStyle w:val="EndNoteBibliography"/>
        <w:rPr>
          <w:noProof/>
        </w:rPr>
      </w:pPr>
      <w:r w:rsidRPr="002F4CA7">
        <w:rPr>
          <w:noProof/>
        </w:rPr>
        <w:t xml:space="preserve">Martin, S.G., and Berthelot-Grosjean, M. (2009). Polar gradients of the DYRK-family kinase Pom1 couple cell length with the cell cycle. Nature </w:t>
      </w:r>
      <w:r w:rsidRPr="002F4CA7">
        <w:rPr>
          <w:i/>
          <w:noProof/>
        </w:rPr>
        <w:t>459</w:t>
      </w:r>
      <w:r w:rsidRPr="002F4CA7">
        <w:rPr>
          <w:noProof/>
        </w:rPr>
        <w:t>, 852-856. 10.1038/nature08054.</w:t>
      </w:r>
    </w:p>
    <w:p w14:paraId="2025BD5E" w14:textId="77777777" w:rsidR="002F4CA7" w:rsidRPr="002F4CA7" w:rsidRDefault="002F4CA7" w:rsidP="002F4CA7">
      <w:pPr>
        <w:pStyle w:val="EndNoteBibliography"/>
        <w:rPr>
          <w:noProof/>
        </w:rPr>
      </w:pPr>
      <w:r w:rsidRPr="002F4CA7">
        <w:rPr>
          <w:noProof/>
        </w:rPr>
        <w:t xml:space="preserve">Verde, F., Mata, J., and Nurse, P. (1995). Fission yeast cell morphogenesis: identification of new genes and analysis of their role during the cell cycle. J Cell Biol </w:t>
      </w:r>
      <w:r w:rsidRPr="002F4CA7">
        <w:rPr>
          <w:i/>
          <w:noProof/>
        </w:rPr>
        <w:t>131</w:t>
      </w:r>
      <w:r w:rsidRPr="002F4CA7">
        <w:rPr>
          <w:noProof/>
        </w:rPr>
        <w:t>, 1529-1538. 10.1083/jcb.131.6.1529.</w:t>
      </w:r>
    </w:p>
    <w:p w14:paraId="1F822B3A" w14:textId="310B78CA" w:rsidR="00CD49DC" w:rsidRPr="007359D9" w:rsidRDefault="00333047" w:rsidP="00646EB3">
      <w:pPr>
        <w:spacing w:line="276" w:lineRule="auto"/>
        <w:rPr>
          <w:lang w:val="pt-BR"/>
        </w:rPr>
      </w:pPr>
      <w:r>
        <w:rPr>
          <w:lang w:val="pt-BR"/>
        </w:rPr>
        <w:lastRenderedPageBreak/>
        <w:fldChar w:fldCharType="end"/>
      </w:r>
    </w:p>
    <w:sectPr w:rsidR="00CD49DC" w:rsidRPr="007359D9" w:rsidSect="005E6C94">
      <w:footerReference w:type="even" r:id="rId8"/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A59C333" w14:textId="77777777" w:rsidR="00E31E36" w:rsidRDefault="00E31E36" w:rsidP="00896E6B">
      <w:r>
        <w:separator/>
      </w:r>
    </w:p>
  </w:endnote>
  <w:endnote w:type="continuationSeparator" w:id="0">
    <w:p w14:paraId="40C2B106" w14:textId="77777777" w:rsidR="00E31E36" w:rsidRDefault="00E31E36" w:rsidP="00896E6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 (Body CS)">
    <w:altName w:val="Times New Roman"/>
    <w:panose1 w:val="020B06040202020202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976911278"/>
      <w:docPartObj>
        <w:docPartGallery w:val="Page Numbers (Bottom of Page)"/>
        <w:docPartUnique/>
      </w:docPartObj>
    </w:sdtPr>
    <w:sdtContent>
      <w:p w14:paraId="35C41780" w14:textId="58CA35B6" w:rsidR="00896E6B" w:rsidRDefault="00896E6B" w:rsidP="00C94F13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4199DB6" w14:textId="77777777" w:rsidR="00896E6B" w:rsidRDefault="00896E6B" w:rsidP="00896E6B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488021791"/>
      <w:docPartObj>
        <w:docPartGallery w:val="Page Numbers (Bottom of Page)"/>
        <w:docPartUnique/>
      </w:docPartObj>
    </w:sdtPr>
    <w:sdtContent>
      <w:p w14:paraId="60CE7BBC" w14:textId="09D1E6A8" w:rsidR="00896E6B" w:rsidRDefault="00896E6B" w:rsidP="00C94F13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2EE9F7A7" w14:textId="77777777" w:rsidR="00896E6B" w:rsidRDefault="00896E6B" w:rsidP="00896E6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7A2B084" w14:textId="77777777" w:rsidR="00E31E36" w:rsidRDefault="00E31E36" w:rsidP="00896E6B">
      <w:r>
        <w:separator/>
      </w:r>
    </w:p>
  </w:footnote>
  <w:footnote w:type="continuationSeparator" w:id="0">
    <w:p w14:paraId="564D84CD" w14:textId="77777777" w:rsidR="00E31E36" w:rsidRDefault="00E31E36" w:rsidP="00896E6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D3C4B4A"/>
    <w:multiLevelType w:val="hybridMultilevel"/>
    <w:tmpl w:val="4F3042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9693050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9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NLYwNTc3NrIwtTAwsTBS0lEKTi0uzszPAykwrAUADr+cNC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A150C"/>
    <w:rsid w:val="00013006"/>
    <w:rsid w:val="0001398C"/>
    <w:rsid w:val="000423B4"/>
    <w:rsid w:val="00042522"/>
    <w:rsid w:val="000444A4"/>
    <w:rsid w:val="00054EC1"/>
    <w:rsid w:val="00056181"/>
    <w:rsid w:val="00076945"/>
    <w:rsid w:val="00077CB1"/>
    <w:rsid w:val="00084E99"/>
    <w:rsid w:val="000975BA"/>
    <w:rsid w:val="000976F3"/>
    <w:rsid w:val="000A778C"/>
    <w:rsid w:val="000B7DD4"/>
    <w:rsid w:val="000C09D5"/>
    <w:rsid w:val="000E0AC3"/>
    <w:rsid w:val="000F6150"/>
    <w:rsid w:val="00121DD2"/>
    <w:rsid w:val="00123772"/>
    <w:rsid w:val="00132049"/>
    <w:rsid w:val="00134447"/>
    <w:rsid w:val="00137611"/>
    <w:rsid w:val="00140690"/>
    <w:rsid w:val="00143E11"/>
    <w:rsid w:val="0015090B"/>
    <w:rsid w:val="00151D41"/>
    <w:rsid w:val="00155505"/>
    <w:rsid w:val="0015584E"/>
    <w:rsid w:val="001600A3"/>
    <w:rsid w:val="001A3B77"/>
    <w:rsid w:val="001A470D"/>
    <w:rsid w:val="001C013F"/>
    <w:rsid w:val="001C1781"/>
    <w:rsid w:val="001C1F7A"/>
    <w:rsid w:val="001C221A"/>
    <w:rsid w:val="001D0D5D"/>
    <w:rsid w:val="001D3026"/>
    <w:rsid w:val="001D7E63"/>
    <w:rsid w:val="001E1BD1"/>
    <w:rsid w:val="001E2A65"/>
    <w:rsid w:val="00207F66"/>
    <w:rsid w:val="00221C3B"/>
    <w:rsid w:val="00233942"/>
    <w:rsid w:val="00250382"/>
    <w:rsid w:val="00253FBE"/>
    <w:rsid w:val="00254E2F"/>
    <w:rsid w:val="00255D22"/>
    <w:rsid w:val="00262219"/>
    <w:rsid w:val="0028651E"/>
    <w:rsid w:val="00293C63"/>
    <w:rsid w:val="00294EF8"/>
    <w:rsid w:val="002A2454"/>
    <w:rsid w:val="002B184B"/>
    <w:rsid w:val="002D7183"/>
    <w:rsid w:val="002E0DF3"/>
    <w:rsid w:val="002F200F"/>
    <w:rsid w:val="002F2F9D"/>
    <w:rsid w:val="002F328E"/>
    <w:rsid w:val="002F4802"/>
    <w:rsid w:val="002F4CA7"/>
    <w:rsid w:val="002F6628"/>
    <w:rsid w:val="003002D8"/>
    <w:rsid w:val="00303257"/>
    <w:rsid w:val="0031587B"/>
    <w:rsid w:val="003225D5"/>
    <w:rsid w:val="00323A69"/>
    <w:rsid w:val="00333020"/>
    <w:rsid w:val="00333047"/>
    <w:rsid w:val="003361A8"/>
    <w:rsid w:val="0034197D"/>
    <w:rsid w:val="003461FC"/>
    <w:rsid w:val="0035273C"/>
    <w:rsid w:val="00364FBF"/>
    <w:rsid w:val="00370438"/>
    <w:rsid w:val="0039331B"/>
    <w:rsid w:val="003B0A36"/>
    <w:rsid w:val="003B31A7"/>
    <w:rsid w:val="003B5986"/>
    <w:rsid w:val="003C3F2F"/>
    <w:rsid w:val="003C6051"/>
    <w:rsid w:val="003D79F0"/>
    <w:rsid w:val="003E1BCA"/>
    <w:rsid w:val="0040435C"/>
    <w:rsid w:val="0041089D"/>
    <w:rsid w:val="004258A3"/>
    <w:rsid w:val="00427B60"/>
    <w:rsid w:val="0043096D"/>
    <w:rsid w:val="00443252"/>
    <w:rsid w:val="004434F2"/>
    <w:rsid w:val="00470186"/>
    <w:rsid w:val="004B25AA"/>
    <w:rsid w:val="004B2F5B"/>
    <w:rsid w:val="004C4359"/>
    <w:rsid w:val="004C6D6F"/>
    <w:rsid w:val="004D0EFF"/>
    <w:rsid w:val="004F4607"/>
    <w:rsid w:val="00504FC3"/>
    <w:rsid w:val="00513C0D"/>
    <w:rsid w:val="005213C3"/>
    <w:rsid w:val="005237FD"/>
    <w:rsid w:val="00524058"/>
    <w:rsid w:val="00526C18"/>
    <w:rsid w:val="005313E9"/>
    <w:rsid w:val="00536410"/>
    <w:rsid w:val="00537236"/>
    <w:rsid w:val="00537A94"/>
    <w:rsid w:val="005530D9"/>
    <w:rsid w:val="00582570"/>
    <w:rsid w:val="0058713E"/>
    <w:rsid w:val="00596ED5"/>
    <w:rsid w:val="005A0B0D"/>
    <w:rsid w:val="005A5901"/>
    <w:rsid w:val="005A6224"/>
    <w:rsid w:val="005B3C08"/>
    <w:rsid w:val="005D6A9A"/>
    <w:rsid w:val="005E6C94"/>
    <w:rsid w:val="006060C1"/>
    <w:rsid w:val="0061001B"/>
    <w:rsid w:val="006138FB"/>
    <w:rsid w:val="0061456C"/>
    <w:rsid w:val="00636C19"/>
    <w:rsid w:val="006407AA"/>
    <w:rsid w:val="00646EB3"/>
    <w:rsid w:val="00652134"/>
    <w:rsid w:val="006540E8"/>
    <w:rsid w:val="006602C3"/>
    <w:rsid w:val="0067171A"/>
    <w:rsid w:val="00681279"/>
    <w:rsid w:val="00695270"/>
    <w:rsid w:val="006A0AE7"/>
    <w:rsid w:val="006B3492"/>
    <w:rsid w:val="006B59C8"/>
    <w:rsid w:val="006C0302"/>
    <w:rsid w:val="006C3FEF"/>
    <w:rsid w:val="006C5337"/>
    <w:rsid w:val="006D372C"/>
    <w:rsid w:val="006D5FD9"/>
    <w:rsid w:val="006E0512"/>
    <w:rsid w:val="006E216E"/>
    <w:rsid w:val="006E56C7"/>
    <w:rsid w:val="007043E9"/>
    <w:rsid w:val="00716959"/>
    <w:rsid w:val="0072536F"/>
    <w:rsid w:val="00730C5B"/>
    <w:rsid w:val="00733AFB"/>
    <w:rsid w:val="007359D9"/>
    <w:rsid w:val="00736C9C"/>
    <w:rsid w:val="00737989"/>
    <w:rsid w:val="00741CD0"/>
    <w:rsid w:val="00766D94"/>
    <w:rsid w:val="00775EB7"/>
    <w:rsid w:val="007879FA"/>
    <w:rsid w:val="00793CDB"/>
    <w:rsid w:val="007A6CCB"/>
    <w:rsid w:val="007A6FE7"/>
    <w:rsid w:val="007B0D94"/>
    <w:rsid w:val="007B27E1"/>
    <w:rsid w:val="007B317D"/>
    <w:rsid w:val="007B425E"/>
    <w:rsid w:val="007C3B2E"/>
    <w:rsid w:val="007D17D8"/>
    <w:rsid w:val="007E04DE"/>
    <w:rsid w:val="007E0E1D"/>
    <w:rsid w:val="007E4703"/>
    <w:rsid w:val="007E47F7"/>
    <w:rsid w:val="007E5E90"/>
    <w:rsid w:val="00804146"/>
    <w:rsid w:val="00821400"/>
    <w:rsid w:val="00832443"/>
    <w:rsid w:val="0084351D"/>
    <w:rsid w:val="0084363C"/>
    <w:rsid w:val="0087484C"/>
    <w:rsid w:val="008900CE"/>
    <w:rsid w:val="008906B5"/>
    <w:rsid w:val="00896E6B"/>
    <w:rsid w:val="008A2913"/>
    <w:rsid w:val="008B1246"/>
    <w:rsid w:val="008C7D0D"/>
    <w:rsid w:val="008D5146"/>
    <w:rsid w:val="008D7550"/>
    <w:rsid w:val="008F685F"/>
    <w:rsid w:val="008F7E1A"/>
    <w:rsid w:val="00904E54"/>
    <w:rsid w:val="00940E55"/>
    <w:rsid w:val="009412E7"/>
    <w:rsid w:val="0094153A"/>
    <w:rsid w:val="00943688"/>
    <w:rsid w:val="0094773C"/>
    <w:rsid w:val="00953073"/>
    <w:rsid w:val="00963559"/>
    <w:rsid w:val="00964F90"/>
    <w:rsid w:val="00976D2C"/>
    <w:rsid w:val="009775AC"/>
    <w:rsid w:val="009901D3"/>
    <w:rsid w:val="009A0E44"/>
    <w:rsid w:val="009B5400"/>
    <w:rsid w:val="009C1ADC"/>
    <w:rsid w:val="009C53E6"/>
    <w:rsid w:val="009F53E0"/>
    <w:rsid w:val="00A0210A"/>
    <w:rsid w:val="00A0494A"/>
    <w:rsid w:val="00A07D76"/>
    <w:rsid w:val="00A11F2D"/>
    <w:rsid w:val="00A13495"/>
    <w:rsid w:val="00A13CC7"/>
    <w:rsid w:val="00A31CCF"/>
    <w:rsid w:val="00A34338"/>
    <w:rsid w:val="00A34BD2"/>
    <w:rsid w:val="00A41D0D"/>
    <w:rsid w:val="00A47874"/>
    <w:rsid w:val="00A55CE5"/>
    <w:rsid w:val="00A6032B"/>
    <w:rsid w:val="00A75ED8"/>
    <w:rsid w:val="00A811ED"/>
    <w:rsid w:val="00A90085"/>
    <w:rsid w:val="00A97ABD"/>
    <w:rsid w:val="00AA36E1"/>
    <w:rsid w:val="00AB0D76"/>
    <w:rsid w:val="00AB2DB4"/>
    <w:rsid w:val="00AC099A"/>
    <w:rsid w:val="00AC2A1F"/>
    <w:rsid w:val="00AC37B7"/>
    <w:rsid w:val="00AC72D9"/>
    <w:rsid w:val="00AD4A2D"/>
    <w:rsid w:val="00AE1EE0"/>
    <w:rsid w:val="00AF75E3"/>
    <w:rsid w:val="00B1280D"/>
    <w:rsid w:val="00B139D3"/>
    <w:rsid w:val="00B22B02"/>
    <w:rsid w:val="00B31B58"/>
    <w:rsid w:val="00B40106"/>
    <w:rsid w:val="00B52636"/>
    <w:rsid w:val="00B562F7"/>
    <w:rsid w:val="00B75BB4"/>
    <w:rsid w:val="00B85734"/>
    <w:rsid w:val="00B9150A"/>
    <w:rsid w:val="00BA0840"/>
    <w:rsid w:val="00BB485C"/>
    <w:rsid w:val="00BD2590"/>
    <w:rsid w:val="00BD4441"/>
    <w:rsid w:val="00BD4E6F"/>
    <w:rsid w:val="00BD647D"/>
    <w:rsid w:val="00BE4CC1"/>
    <w:rsid w:val="00BF0C50"/>
    <w:rsid w:val="00BF177B"/>
    <w:rsid w:val="00C014B2"/>
    <w:rsid w:val="00C01B78"/>
    <w:rsid w:val="00C07D82"/>
    <w:rsid w:val="00C11A1E"/>
    <w:rsid w:val="00C156CB"/>
    <w:rsid w:val="00C15B1F"/>
    <w:rsid w:val="00C269A1"/>
    <w:rsid w:val="00C3168D"/>
    <w:rsid w:val="00C31DDF"/>
    <w:rsid w:val="00C3486E"/>
    <w:rsid w:val="00C364C8"/>
    <w:rsid w:val="00C37BCA"/>
    <w:rsid w:val="00C41C81"/>
    <w:rsid w:val="00C530CB"/>
    <w:rsid w:val="00C60CF9"/>
    <w:rsid w:val="00C67B8B"/>
    <w:rsid w:val="00C72307"/>
    <w:rsid w:val="00C97635"/>
    <w:rsid w:val="00CA5830"/>
    <w:rsid w:val="00CA671F"/>
    <w:rsid w:val="00CC14B0"/>
    <w:rsid w:val="00CC1CA5"/>
    <w:rsid w:val="00CC36A8"/>
    <w:rsid w:val="00CC5242"/>
    <w:rsid w:val="00CD160E"/>
    <w:rsid w:val="00CD49DC"/>
    <w:rsid w:val="00CE1F5E"/>
    <w:rsid w:val="00CE20AC"/>
    <w:rsid w:val="00CE2344"/>
    <w:rsid w:val="00CE5F5C"/>
    <w:rsid w:val="00CF5235"/>
    <w:rsid w:val="00D0463B"/>
    <w:rsid w:val="00D12CC3"/>
    <w:rsid w:val="00D12EA5"/>
    <w:rsid w:val="00D14D66"/>
    <w:rsid w:val="00D2627C"/>
    <w:rsid w:val="00D274E6"/>
    <w:rsid w:val="00D41764"/>
    <w:rsid w:val="00D41BED"/>
    <w:rsid w:val="00D46998"/>
    <w:rsid w:val="00D62BCB"/>
    <w:rsid w:val="00D75271"/>
    <w:rsid w:val="00D855A7"/>
    <w:rsid w:val="00D85DC1"/>
    <w:rsid w:val="00D938B9"/>
    <w:rsid w:val="00D95CD9"/>
    <w:rsid w:val="00DA0C8D"/>
    <w:rsid w:val="00DA150C"/>
    <w:rsid w:val="00DA22BB"/>
    <w:rsid w:val="00DB492E"/>
    <w:rsid w:val="00DB5819"/>
    <w:rsid w:val="00DC0E7E"/>
    <w:rsid w:val="00DD15DB"/>
    <w:rsid w:val="00DE1FE8"/>
    <w:rsid w:val="00DF1C66"/>
    <w:rsid w:val="00DF71BD"/>
    <w:rsid w:val="00E05C99"/>
    <w:rsid w:val="00E13D38"/>
    <w:rsid w:val="00E1541E"/>
    <w:rsid w:val="00E1610B"/>
    <w:rsid w:val="00E26CAD"/>
    <w:rsid w:val="00E27A3D"/>
    <w:rsid w:val="00E31E36"/>
    <w:rsid w:val="00E333CF"/>
    <w:rsid w:val="00E4497D"/>
    <w:rsid w:val="00E45D39"/>
    <w:rsid w:val="00E46079"/>
    <w:rsid w:val="00E47DE7"/>
    <w:rsid w:val="00E52588"/>
    <w:rsid w:val="00E66E65"/>
    <w:rsid w:val="00E75AF4"/>
    <w:rsid w:val="00E76B15"/>
    <w:rsid w:val="00E77DC8"/>
    <w:rsid w:val="00E77E0C"/>
    <w:rsid w:val="00E9536A"/>
    <w:rsid w:val="00EA0EA4"/>
    <w:rsid w:val="00EA25A3"/>
    <w:rsid w:val="00EB0F37"/>
    <w:rsid w:val="00EC1E6A"/>
    <w:rsid w:val="00EE327D"/>
    <w:rsid w:val="00EF5BF3"/>
    <w:rsid w:val="00F03E71"/>
    <w:rsid w:val="00F2057E"/>
    <w:rsid w:val="00F320C9"/>
    <w:rsid w:val="00F37FE4"/>
    <w:rsid w:val="00F45A41"/>
    <w:rsid w:val="00F4629C"/>
    <w:rsid w:val="00F468AD"/>
    <w:rsid w:val="00F56BE7"/>
    <w:rsid w:val="00F62559"/>
    <w:rsid w:val="00F80559"/>
    <w:rsid w:val="00FD19B9"/>
    <w:rsid w:val="00FD2015"/>
    <w:rsid w:val="00FE7079"/>
    <w:rsid w:val="00FF53E0"/>
    <w:rsid w:val="0B933B2D"/>
    <w:rsid w:val="14636CB4"/>
    <w:rsid w:val="2E894A92"/>
    <w:rsid w:val="7A68FC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A9804B3"/>
  <w15:docId w15:val="{1ED651E2-40F6-A146-9D10-DE75766DFA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Theme="minorHAnsi" w:hAnsi="Arial" w:cs="Times New Roman (Body CS)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A150C"/>
    <w:rPr>
      <w:rFonts w:eastAsiaTheme="minorEastAsia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A150C"/>
    <w:rPr>
      <w:rFonts w:eastAsiaTheme="minorEastAsia" w:cs="Arial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A15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A150C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A150C"/>
    <w:rPr>
      <w:rFonts w:eastAsiaTheme="minorEastAsia" w:cs="Aria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A150C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150C"/>
    <w:rPr>
      <w:rFonts w:ascii="Times New Roman" w:eastAsiaTheme="minorEastAsia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33047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333047"/>
    <w:rPr>
      <w:rFonts w:eastAsiaTheme="minorEastAsia" w:cs="Arial"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333047"/>
  </w:style>
  <w:style w:type="character" w:customStyle="1" w:styleId="EndNoteBibliographyChar">
    <w:name w:val="EndNote Bibliography Char"/>
    <w:basedOn w:val="DefaultParagraphFont"/>
    <w:link w:val="EndNoteBibliography"/>
    <w:rsid w:val="00333047"/>
    <w:rPr>
      <w:rFonts w:eastAsiaTheme="minorEastAsia" w:cs="Arial"/>
      <w:sz w:val="22"/>
      <w:szCs w:val="2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95CD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95CD9"/>
    <w:rPr>
      <w:rFonts w:eastAsiaTheme="minorEastAsia" w:cs="Arial"/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896E6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96E6B"/>
    <w:rPr>
      <w:rFonts w:eastAsiaTheme="minorEastAsia" w:cs="Arial"/>
      <w:sz w:val="22"/>
      <w:szCs w:val="22"/>
    </w:rPr>
  </w:style>
  <w:style w:type="character" w:styleId="PageNumber">
    <w:name w:val="page number"/>
    <w:basedOn w:val="DefaultParagraphFont"/>
    <w:uiPriority w:val="99"/>
    <w:semiHidden/>
    <w:unhideWhenUsed/>
    <w:rsid w:val="00896E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4027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FAF2FF9-10A5-1E4E-8383-FADB0B3FAA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0</TotalTime>
  <Pages>5</Pages>
  <Words>2538</Words>
  <Characters>14471</Characters>
  <Application>Microsoft Office Word</Application>
  <DocSecurity>0</DocSecurity>
  <Lines>120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9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uld, Kathy</dc:creator>
  <cp:keywords/>
  <dc:description/>
  <cp:lastModifiedBy>Bhattacharjee, Rahul</cp:lastModifiedBy>
  <cp:revision>123</cp:revision>
  <dcterms:created xsi:type="dcterms:W3CDTF">2020-07-17T21:31:00Z</dcterms:created>
  <dcterms:modified xsi:type="dcterms:W3CDTF">2022-08-24T19:41:00Z</dcterms:modified>
</cp:coreProperties>
</file>